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5999872"/>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7B046A3D" w:rsidR="00BA6281" w:rsidRPr="001174C6" w:rsidRDefault="00F418E2" w:rsidP="00BA6281">
      <w:pPr>
        <w:pStyle w:val="DefaultHeading"/>
        <w:rPr>
          <w:lang w:val="id-ID"/>
        </w:rPr>
      </w:pPr>
      <w:bookmarkStart w:id="1" w:name="_Toc25999873"/>
      <w:r>
        <w:rPr>
          <w:rFonts w:eastAsia="Times New Roman"/>
          <w:noProof/>
          <w:sz w:val="28"/>
          <w:szCs w:val="28"/>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A24A4A" w:rsidRPr="00F418E2" w:rsidRDefault="00A24A4A"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A24A4A" w:rsidRPr="00F418E2" w:rsidRDefault="00A24A4A"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A24A4A" w:rsidRPr="00F418E2" w:rsidRDefault="00A24A4A"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A24A4A" w:rsidRPr="00F418E2" w:rsidRDefault="00A24A4A"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bookmarkEnd w:id="1"/>
      <w:r w:rsidR="001174C6">
        <w:rPr>
          <w:lang w:val="id-ID"/>
        </w:rPr>
        <w:t>PERSETUJUAN</w:t>
      </w:r>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A24A4A" w:rsidRPr="00F418E2" w:rsidRDefault="00A24A4A"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A24A4A" w:rsidRPr="00F418E2" w:rsidRDefault="00A24A4A"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3BF6F90A" w:rsidR="00BA6281" w:rsidRPr="001174C6" w:rsidRDefault="008A0C10" w:rsidP="00FE7A2D">
      <w:pPr>
        <w:pStyle w:val="NormalCentered"/>
        <w:rPr>
          <w:b/>
        </w:rPr>
      </w:pPr>
      <w:r>
        <w:rPr>
          <w:rFonts w:eastAsia="Times New Roman"/>
          <w:noProof/>
          <w:sz w:val="28"/>
          <w:szCs w:val="28"/>
          <w:lang w:val="en-US"/>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1174C6">
        <w:rPr>
          <w:bCs/>
        </w:rPr>
        <w:t>155150200111132</w:t>
      </w:r>
    </w:p>
    <w:p w14:paraId="3A750D9F" w14:textId="5BFBE8DB" w:rsidR="00BA6281" w:rsidRPr="00A668DE" w:rsidRDefault="00F418E2" w:rsidP="00ED76A0">
      <w:pPr>
        <w:pStyle w:val="NormalCentered"/>
        <w:rPr>
          <w:b/>
          <w:lang w:val="en-US"/>
        </w:rPr>
      </w:pPr>
      <w:r>
        <w:rPr>
          <w:noProof/>
          <w:lang w:val="en-US"/>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68F0754C" w14:textId="0CBCD7C4" w:rsidR="00BA6281" w:rsidRPr="00A668DE" w:rsidRDefault="00BA6281" w:rsidP="00930F91">
      <w:pPr>
        <w:pStyle w:val="NormalCentered"/>
        <w:rPr>
          <w:lang w:val="en-US"/>
        </w:rPr>
      </w:pPr>
    </w:p>
    <w:p w14:paraId="6BD0C62A" w14:textId="1ACA0F6C" w:rsidR="00BA6281" w:rsidRDefault="008A0C10" w:rsidP="00ED76A0">
      <w:pPr>
        <w:pStyle w:val="NormalCentered"/>
        <w:rPr>
          <w:rFonts w:eastAsia="Times New Roman"/>
          <w:lang w:val="en-US" w:eastAsia="ar-SA"/>
        </w:rPr>
      </w:pPr>
      <w:r>
        <w:rPr>
          <w:rFonts w:eastAsia="Times New Roman"/>
          <w:noProof/>
          <w:lang w:val="en-US"/>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val="en-US"/>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val="en-US"/>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val="en-US"/>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val="en-US"/>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A24A4A" w:rsidRPr="000F1313" w:rsidRDefault="00A24A4A"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A24A4A" w:rsidRPr="000F1313" w:rsidRDefault="00A24A4A"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5999874"/>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25999875"/>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w:t>
      </w:r>
      <w:proofErr w:type="gramStart"/>
      <w:r>
        <w:rPr>
          <w:szCs w:val="24"/>
          <w:lang w:val="en-US"/>
        </w:rPr>
        <w:t>baku</w:t>
      </w:r>
      <w:proofErr w:type="gramEnd"/>
      <w:r>
        <w:rPr>
          <w:szCs w:val="24"/>
          <w:lang w:val="en-US"/>
        </w:rPr>
        <w:t xml:space="preserve">.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w:t>
      </w:r>
      <w:proofErr w:type="gramStart"/>
      <w:r>
        <w:rPr>
          <w:szCs w:val="24"/>
          <w:lang w:val="en-US"/>
        </w:rPr>
        <w:t>kota</w:t>
      </w:r>
      <w:proofErr w:type="gramEnd"/>
      <w:r>
        <w:rPr>
          <w:szCs w:val="24"/>
          <w:lang w:val="en-US"/>
        </w:rPr>
        <w:t xml:space="preserve">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25999876"/>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 xml:space="preserve">Di akhir abstrak ditampilkan beberapa kata kunci (normalnya 5-7) untuk membantu pembaca memposisikan isi skripsi dengan area studi dan masalah penelitian. Kata kunci, beserta judul, </w:t>
      </w:r>
      <w:proofErr w:type="gramStart"/>
      <w:r>
        <w:rPr>
          <w:lang w:val="en-US" w:eastAsia="id-ID"/>
        </w:rPr>
        <w:t>nama</w:t>
      </w:r>
      <w:proofErr w:type="gramEnd"/>
      <w:r>
        <w:rPr>
          <w:lang w:val="en-US" w:eastAsia="id-ID"/>
        </w:rPr>
        <w:t xml:space="preserve">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5999877"/>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5999878"/>
      <w:r>
        <w:lastRenderedPageBreak/>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2BCD0BBB" w14:textId="77777777" w:rsidR="00433D01"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5999872" w:history="1">
            <w:r w:rsidR="00433D01" w:rsidRPr="00BC78EC">
              <w:rPr>
                <w:rStyle w:val="Hyperlink"/>
              </w:rPr>
              <w:t>IMPLEMENTASI SISTEM PELACAKAN LOKASI DALAM GEDUNG (INDOOR LOCALIZATION) MENGGUNAKAN METODE PENGENALAN POLA SINYAL PERANGKAT BLUETOOTH LOW ENERGY (BLE) DENGAN ALGORITMA KLASIFIKASI K-NEAREST NEIGHBOUR (KNN)</w:t>
            </w:r>
            <w:r w:rsidR="00433D01">
              <w:rPr>
                <w:webHidden/>
              </w:rPr>
              <w:tab/>
            </w:r>
            <w:r w:rsidR="00433D01">
              <w:rPr>
                <w:webHidden/>
              </w:rPr>
              <w:fldChar w:fldCharType="begin"/>
            </w:r>
            <w:r w:rsidR="00433D01">
              <w:rPr>
                <w:webHidden/>
              </w:rPr>
              <w:instrText xml:space="preserve"> PAGEREF _Toc25999872 \h </w:instrText>
            </w:r>
            <w:r w:rsidR="00433D01">
              <w:rPr>
                <w:webHidden/>
              </w:rPr>
            </w:r>
            <w:r w:rsidR="00433D01">
              <w:rPr>
                <w:webHidden/>
              </w:rPr>
              <w:fldChar w:fldCharType="separate"/>
            </w:r>
            <w:r w:rsidR="00626720">
              <w:rPr>
                <w:webHidden/>
              </w:rPr>
              <w:t>i</w:t>
            </w:r>
            <w:r w:rsidR="00433D01">
              <w:rPr>
                <w:webHidden/>
              </w:rPr>
              <w:fldChar w:fldCharType="end"/>
            </w:r>
          </w:hyperlink>
        </w:p>
        <w:p w14:paraId="7447CC43" w14:textId="77777777" w:rsidR="00433D01" w:rsidRDefault="00A24A4A">
          <w:pPr>
            <w:pStyle w:val="TOC1"/>
            <w:rPr>
              <w:rFonts w:asciiTheme="minorHAnsi" w:eastAsiaTheme="minorEastAsia" w:hAnsiTheme="minorHAnsi" w:cstheme="minorBidi"/>
              <w:sz w:val="22"/>
              <w:lang w:eastAsia="id-ID"/>
            </w:rPr>
          </w:pPr>
          <w:hyperlink w:anchor="_Toc25999873" w:history="1">
            <w:r w:rsidR="00433D01" w:rsidRPr="00BC78EC">
              <w:rPr>
                <w:rStyle w:val="Hyperlink"/>
              </w:rPr>
              <w:t>PENGESAHAN</w:t>
            </w:r>
            <w:r w:rsidR="00433D01">
              <w:rPr>
                <w:webHidden/>
              </w:rPr>
              <w:tab/>
            </w:r>
            <w:r w:rsidR="00433D01">
              <w:rPr>
                <w:webHidden/>
              </w:rPr>
              <w:fldChar w:fldCharType="begin"/>
            </w:r>
            <w:r w:rsidR="00433D01">
              <w:rPr>
                <w:webHidden/>
              </w:rPr>
              <w:instrText xml:space="preserve"> PAGEREF _Toc25999873 \h </w:instrText>
            </w:r>
            <w:r w:rsidR="00433D01">
              <w:rPr>
                <w:webHidden/>
              </w:rPr>
            </w:r>
            <w:r w:rsidR="00433D01">
              <w:rPr>
                <w:webHidden/>
              </w:rPr>
              <w:fldChar w:fldCharType="separate"/>
            </w:r>
            <w:r w:rsidR="00626720">
              <w:rPr>
                <w:webHidden/>
              </w:rPr>
              <w:t>ii</w:t>
            </w:r>
            <w:r w:rsidR="00433D01">
              <w:rPr>
                <w:webHidden/>
              </w:rPr>
              <w:fldChar w:fldCharType="end"/>
            </w:r>
          </w:hyperlink>
        </w:p>
        <w:p w14:paraId="0174238D" w14:textId="77777777" w:rsidR="00433D01" w:rsidRDefault="00A24A4A">
          <w:pPr>
            <w:pStyle w:val="TOC1"/>
            <w:rPr>
              <w:rFonts w:asciiTheme="minorHAnsi" w:eastAsiaTheme="minorEastAsia" w:hAnsiTheme="minorHAnsi" w:cstheme="minorBidi"/>
              <w:sz w:val="22"/>
              <w:lang w:eastAsia="id-ID"/>
            </w:rPr>
          </w:pPr>
          <w:hyperlink w:anchor="_Toc25999874" w:history="1">
            <w:r w:rsidR="00433D01" w:rsidRPr="00BC78EC">
              <w:rPr>
                <w:rStyle w:val="Hyperlink"/>
              </w:rPr>
              <w:t>PERNYATAAN ORISINALITAS</w:t>
            </w:r>
            <w:r w:rsidR="00433D01">
              <w:rPr>
                <w:webHidden/>
              </w:rPr>
              <w:tab/>
            </w:r>
            <w:r w:rsidR="00433D01">
              <w:rPr>
                <w:webHidden/>
              </w:rPr>
              <w:fldChar w:fldCharType="begin"/>
            </w:r>
            <w:r w:rsidR="00433D01">
              <w:rPr>
                <w:webHidden/>
              </w:rPr>
              <w:instrText xml:space="preserve"> PAGEREF _Toc25999874 \h </w:instrText>
            </w:r>
            <w:r w:rsidR="00433D01">
              <w:rPr>
                <w:webHidden/>
              </w:rPr>
            </w:r>
            <w:r w:rsidR="00433D01">
              <w:rPr>
                <w:webHidden/>
              </w:rPr>
              <w:fldChar w:fldCharType="separate"/>
            </w:r>
            <w:r w:rsidR="00626720">
              <w:rPr>
                <w:webHidden/>
              </w:rPr>
              <w:t>iii</w:t>
            </w:r>
            <w:r w:rsidR="00433D01">
              <w:rPr>
                <w:webHidden/>
              </w:rPr>
              <w:fldChar w:fldCharType="end"/>
            </w:r>
          </w:hyperlink>
        </w:p>
        <w:p w14:paraId="5F84796A" w14:textId="77777777" w:rsidR="00433D01" w:rsidRDefault="00A24A4A">
          <w:pPr>
            <w:pStyle w:val="TOC1"/>
            <w:rPr>
              <w:rFonts w:asciiTheme="minorHAnsi" w:eastAsiaTheme="minorEastAsia" w:hAnsiTheme="minorHAnsi" w:cstheme="minorBidi"/>
              <w:sz w:val="22"/>
              <w:lang w:eastAsia="id-ID"/>
            </w:rPr>
          </w:pPr>
          <w:hyperlink w:anchor="_Toc25999875" w:history="1">
            <w:r w:rsidR="00433D01" w:rsidRPr="00BC78EC">
              <w:rPr>
                <w:rStyle w:val="Hyperlink"/>
              </w:rPr>
              <w:t>PRAKATA</w:t>
            </w:r>
            <w:r w:rsidR="00433D01">
              <w:rPr>
                <w:webHidden/>
              </w:rPr>
              <w:tab/>
            </w:r>
            <w:r w:rsidR="00433D01">
              <w:rPr>
                <w:webHidden/>
              </w:rPr>
              <w:fldChar w:fldCharType="begin"/>
            </w:r>
            <w:r w:rsidR="00433D01">
              <w:rPr>
                <w:webHidden/>
              </w:rPr>
              <w:instrText xml:space="preserve"> PAGEREF _Toc25999875 \h </w:instrText>
            </w:r>
            <w:r w:rsidR="00433D01">
              <w:rPr>
                <w:webHidden/>
              </w:rPr>
            </w:r>
            <w:r w:rsidR="00433D01">
              <w:rPr>
                <w:webHidden/>
              </w:rPr>
              <w:fldChar w:fldCharType="separate"/>
            </w:r>
            <w:r w:rsidR="00626720">
              <w:rPr>
                <w:webHidden/>
              </w:rPr>
              <w:t>iv</w:t>
            </w:r>
            <w:r w:rsidR="00433D01">
              <w:rPr>
                <w:webHidden/>
              </w:rPr>
              <w:fldChar w:fldCharType="end"/>
            </w:r>
          </w:hyperlink>
        </w:p>
        <w:p w14:paraId="7832C341" w14:textId="77777777" w:rsidR="00433D01" w:rsidRDefault="00A24A4A">
          <w:pPr>
            <w:pStyle w:val="TOC1"/>
            <w:rPr>
              <w:rFonts w:asciiTheme="minorHAnsi" w:eastAsiaTheme="minorEastAsia" w:hAnsiTheme="minorHAnsi" w:cstheme="minorBidi"/>
              <w:sz w:val="22"/>
              <w:lang w:eastAsia="id-ID"/>
            </w:rPr>
          </w:pPr>
          <w:hyperlink w:anchor="_Toc25999876" w:history="1">
            <w:r w:rsidR="00433D01" w:rsidRPr="00BC78EC">
              <w:rPr>
                <w:rStyle w:val="Hyperlink"/>
              </w:rPr>
              <w:t>ABSTRAK</w:t>
            </w:r>
            <w:r w:rsidR="00433D01">
              <w:rPr>
                <w:webHidden/>
              </w:rPr>
              <w:tab/>
            </w:r>
            <w:r w:rsidR="00433D01">
              <w:rPr>
                <w:webHidden/>
              </w:rPr>
              <w:fldChar w:fldCharType="begin"/>
            </w:r>
            <w:r w:rsidR="00433D01">
              <w:rPr>
                <w:webHidden/>
              </w:rPr>
              <w:instrText xml:space="preserve"> PAGEREF _Toc25999876 \h </w:instrText>
            </w:r>
            <w:r w:rsidR="00433D01">
              <w:rPr>
                <w:webHidden/>
              </w:rPr>
            </w:r>
            <w:r w:rsidR="00433D01">
              <w:rPr>
                <w:webHidden/>
              </w:rPr>
              <w:fldChar w:fldCharType="separate"/>
            </w:r>
            <w:r w:rsidR="00626720">
              <w:rPr>
                <w:webHidden/>
              </w:rPr>
              <w:t>v</w:t>
            </w:r>
            <w:r w:rsidR="00433D01">
              <w:rPr>
                <w:webHidden/>
              </w:rPr>
              <w:fldChar w:fldCharType="end"/>
            </w:r>
          </w:hyperlink>
        </w:p>
        <w:p w14:paraId="4E79818F" w14:textId="77777777" w:rsidR="00433D01" w:rsidRDefault="00A24A4A">
          <w:pPr>
            <w:pStyle w:val="TOC1"/>
            <w:rPr>
              <w:rFonts w:asciiTheme="minorHAnsi" w:eastAsiaTheme="minorEastAsia" w:hAnsiTheme="minorHAnsi" w:cstheme="minorBidi"/>
              <w:sz w:val="22"/>
              <w:lang w:eastAsia="id-ID"/>
            </w:rPr>
          </w:pPr>
          <w:hyperlink w:anchor="_Toc25999877" w:history="1">
            <w:r w:rsidR="00433D01" w:rsidRPr="00BC78EC">
              <w:rPr>
                <w:rStyle w:val="Hyperlink"/>
              </w:rPr>
              <w:t>ABSTRACT</w:t>
            </w:r>
            <w:r w:rsidR="00433D01">
              <w:rPr>
                <w:webHidden/>
              </w:rPr>
              <w:tab/>
            </w:r>
            <w:r w:rsidR="00433D01">
              <w:rPr>
                <w:webHidden/>
              </w:rPr>
              <w:fldChar w:fldCharType="begin"/>
            </w:r>
            <w:r w:rsidR="00433D01">
              <w:rPr>
                <w:webHidden/>
              </w:rPr>
              <w:instrText xml:space="preserve"> PAGEREF _Toc25999877 \h </w:instrText>
            </w:r>
            <w:r w:rsidR="00433D01">
              <w:rPr>
                <w:webHidden/>
              </w:rPr>
            </w:r>
            <w:r w:rsidR="00433D01">
              <w:rPr>
                <w:webHidden/>
              </w:rPr>
              <w:fldChar w:fldCharType="separate"/>
            </w:r>
            <w:r w:rsidR="00626720">
              <w:rPr>
                <w:webHidden/>
              </w:rPr>
              <w:t>vi</w:t>
            </w:r>
            <w:r w:rsidR="00433D01">
              <w:rPr>
                <w:webHidden/>
              </w:rPr>
              <w:fldChar w:fldCharType="end"/>
            </w:r>
          </w:hyperlink>
        </w:p>
        <w:p w14:paraId="266C28FC" w14:textId="77777777" w:rsidR="00433D01" w:rsidRDefault="00A24A4A">
          <w:pPr>
            <w:pStyle w:val="TOC1"/>
            <w:rPr>
              <w:rFonts w:asciiTheme="minorHAnsi" w:eastAsiaTheme="minorEastAsia" w:hAnsiTheme="minorHAnsi" w:cstheme="minorBidi"/>
              <w:sz w:val="22"/>
              <w:lang w:eastAsia="id-ID"/>
            </w:rPr>
          </w:pPr>
          <w:hyperlink w:anchor="_Toc25999878" w:history="1">
            <w:r w:rsidR="00433D01" w:rsidRPr="00BC78EC">
              <w:rPr>
                <w:rStyle w:val="Hyperlink"/>
              </w:rPr>
              <w:t>DAFTAR ISI</w:t>
            </w:r>
            <w:r w:rsidR="00433D01">
              <w:rPr>
                <w:webHidden/>
              </w:rPr>
              <w:tab/>
            </w:r>
            <w:r w:rsidR="00433D01">
              <w:rPr>
                <w:webHidden/>
              </w:rPr>
              <w:fldChar w:fldCharType="begin"/>
            </w:r>
            <w:r w:rsidR="00433D01">
              <w:rPr>
                <w:webHidden/>
              </w:rPr>
              <w:instrText xml:space="preserve"> PAGEREF _Toc25999878 \h </w:instrText>
            </w:r>
            <w:r w:rsidR="00433D01">
              <w:rPr>
                <w:webHidden/>
              </w:rPr>
            </w:r>
            <w:r w:rsidR="00433D01">
              <w:rPr>
                <w:webHidden/>
              </w:rPr>
              <w:fldChar w:fldCharType="separate"/>
            </w:r>
            <w:r w:rsidR="00626720">
              <w:rPr>
                <w:webHidden/>
              </w:rPr>
              <w:t>vii</w:t>
            </w:r>
            <w:r w:rsidR="00433D01">
              <w:rPr>
                <w:webHidden/>
              </w:rPr>
              <w:fldChar w:fldCharType="end"/>
            </w:r>
          </w:hyperlink>
        </w:p>
        <w:p w14:paraId="1E6D23D1" w14:textId="77777777" w:rsidR="00433D01" w:rsidRDefault="00A24A4A">
          <w:pPr>
            <w:pStyle w:val="TOC1"/>
            <w:rPr>
              <w:rFonts w:asciiTheme="minorHAnsi" w:eastAsiaTheme="minorEastAsia" w:hAnsiTheme="minorHAnsi" w:cstheme="minorBidi"/>
              <w:sz w:val="22"/>
              <w:lang w:eastAsia="id-ID"/>
            </w:rPr>
          </w:pPr>
          <w:hyperlink w:anchor="_Toc25999879" w:history="1">
            <w:r w:rsidR="00433D01" w:rsidRPr="00BC78EC">
              <w:rPr>
                <w:rStyle w:val="Hyperlink"/>
              </w:rPr>
              <w:t>DAFTAR TABEL</w:t>
            </w:r>
            <w:r w:rsidR="00433D01">
              <w:rPr>
                <w:webHidden/>
              </w:rPr>
              <w:tab/>
            </w:r>
            <w:r w:rsidR="00433D01">
              <w:rPr>
                <w:webHidden/>
              </w:rPr>
              <w:fldChar w:fldCharType="begin"/>
            </w:r>
            <w:r w:rsidR="00433D01">
              <w:rPr>
                <w:webHidden/>
              </w:rPr>
              <w:instrText xml:space="preserve"> PAGEREF _Toc25999879 \h </w:instrText>
            </w:r>
            <w:r w:rsidR="00433D01">
              <w:rPr>
                <w:webHidden/>
              </w:rPr>
            </w:r>
            <w:r w:rsidR="00433D01">
              <w:rPr>
                <w:webHidden/>
              </w:rPr>
              <w:fldChar w:fldCharType="separate"/>
            </w:r>
            <w:r w:rsidR="00626720">
              <w:rPr>
                <w:webHidden/>
              </w:rPr>
              <w:t>x</w:t>
            </w:r>
            <w:r w:rsidR="00433D01">
              <w:rPr>
                <w:webHidden/>
              </w:rPr>
              <w:fldChar w:fldCharType="end"/>
            </w:r>
          </w:hyperlink>
        </w:p>
        <w:p w14:paraId="5C03BB5A" w14:textId="77777777" w:rsidR="00433D01" w:rsidRDefault="00A24A4A">
          <w:pPr>
            <w:pStyle w:val="TOC1"/>
            <w:rPr>
              <w:rFonts w:asciiTheme="minorHAnsi" w:eastAsiaTheme="minorEastAsia" w:hAnsiTheme="minorHAnsi" w:cstheme="minorBidi"/>
              <w:sz w:val="22"/>
              <w:lang w:eastAsia="id-ID"/>
            </w:rPr>
          </w:pPr>
          <w:hyperlink w:anchor="_Toc25999880" w:history="1">
            <w:r w:rsidR="00433D01" w:rsidRPr="00BC78EC">
              <w:rPr>
                <w:rStyle w:val="Hyperlink"/>
              </w:rPr>
              <w:t>DAFTAR GAMBAR</w:t>
            </w:r>
            <w:r w:rsidR="00433D01">
              <w:rPr>
                <w:webHidden/>
              </w:rPr>
              <w:tab/>
            </w:r>
            <w:r w:rsidR="00433D01">
              <w:rPr>
                <w:webHidden/>
              </w:rPr>
              <w:fldChar w:fldCharType="begin"/>
            </w:r>
            <w:r w:rsidR="00433D01">
              <w:rPr>
                <w:webHidden/>
              </w:rPr>
              <w:instrText xml:space="preserve"> PAGEREF _Toc25999880 \h </w:instrText>
            </w:r>
            <w:r w:rsidR="00433D01">
              <w:rPr>
                <w:webHidden/>
              </w:rPr>
            </w:r>
            <w:r w:rsidR="00433D01">
              <w:rPr>
                <w:webHidden/>
              </w:rPr>
              <w:fldChar w:fldCharType="separate"/>
            </w:r>
            <w:r w:rsidR="00626720">
              <w:rPr>
                <w:webHidden/>
              </w:rPr>
              <w:t>xi</w:t>
            </w:r>
            <w:r w:rsidR="00433D01">
              <w:rPr>
                <w:webHidden/>
              </w:rPr>
              <w:fldChar w:fldCharType="end"/>
            </w:r>
          </w:hyperlink>
        </w:p>
        <w:p w14:paraId="16374EE7" w14:textId="77777777" w:rsidR="00433D01" w:rsidRDefault="00A24A4A">
          <w:pPr>
            <w:pStyle w:val="TOC1"/>
            <w:rPr>
              <w:rFonts w:asciiTheme="minorHAnsi" w:eastAsiaTheme="minorEastAsia" w:hAnsiTheme="minorHAnsi" w:cstheme="minorBidi"/>
              <w:sz w:val="22"/>
              <w:lang w:eastAsia="id-ID"/>
            </w:rPr>
          </w:pPr>
          <w:hyperlink w:anchor="_Toc25999881" w:history="1">
            <w:r w:rsidR="00433D01" w:rsidRPr="00BC78EC">
              <w:rPr>
                <w:rStyle w:val="Hyperlink"/>
              </w:rPr>
              <w:t>DAFTAR LAMPIRAN</w:t>
            </w:r>
            <w:r w:rsidR="00433D01">
              <w:rPr>
                <w:webHidden/>
              </w:rPr>
              <w:tab/>
            </w:r>
            <w:r w:rsidR="00433D01">
              <w:rPr>
                <w:webHidden/>
              </w:rPr>
              <w:fldChar w:fldCharType="begin"/>
            </w:r>
            <w:r w:rsidR="00433D01">
              <w:rPr>
                <w:webHidden/>
              </w:rPr>
              <w:instrText xml:space="preserve"> PAGEREF _Toc25999881 \h </w:instrText>
            </w:r>
            <w:r w:rsidR="00433D01">
              <w:rPr>
                <w:webHidden/>
              </w:rPr>
            </w:r>
            <w:r w:rsidR="00433D01">
              <w:rPr>
                <w:webHidden/>
              </w:rPr>
              <w:fldChar w:fldCharType="separate"/>
            </w:r>
            <w:r w:rsidR="00626720">
              <w:rPr>
                <w:webHidden/>
              </w:rPr>
              <w:t>xii</w:t>
            </w:r>
            <w:r w:rsidR="00433D01">
              <w:rPr>
                <w:webHidden/>
              </w:rPr>
              <w:fldChar w:fldCharType="end"/>
            </w:r>
          </w:hyperlink>
        </w:p>
        <w:p w14:paraId="62DABA46" w14:textId="77777777" w:rsidR="00433D01" w:rsidRDefault="00A24A4A">
          <w:pPr>
            <w:pStyle w:val="TOC1"/>
            <w:rPr>
              <w:rFonts w:asciiTheme="minorHAnsi" w:eastAsiaTheme="minorEastAsia" w:hAnsiTheme="minorHAnsi" w:cstheme="minorBidi"/>
              <w:sz w:val="22"/>
              <w:lang w:eastAsia="id-ID"/>
            </w:rPr>
          </w:pPr>
          <w:hyperlink w:anchor="_Toc25999882" w:history="1">
            <w:r w:rsidR="00433D01" w:rsidRPr="00BC78EC">
              <w:rPr>
                <w:rStyle w:val="Hyperlink"/>
              </w:rPr>
              <w:t>BAB 1</w:t>
            </w:r>
            <w:r w:rsidR="00433D01" w:rsidRPr="00BC78EC">
              <w:rPr>
                <w:rStyle w:val="Hyperlink"/>
                <w:lang w:val="en-US"/>
              </w:rPr>
              <w:t xml:space="preserve"> PENDAHULUAN</w:t>
            </w:r>
            <w:r w:rsidR="00433D01">
              <w:rPr>
                <w:webHidden/>
              </w:rPr>
              <w:tab/>
            </w:r>
            <w:r w:rsidR="00433D01">
              <w:rPr>
                <w:webHidden/>
              </w:rPr>
              <w:fldChar w:fldCharType="begin"/>
            </w:r>
            <w:r w:rsidR="00433D01">
              <w:rPr>
                <w:webHidden/>
              </w:rPr>
              <w:instrText xml:space="preserve"> PAGEREF _Toc25999882 \h </w:instrText>
            </w:r>
            <w:r w:rsidR="00433D01">
              <w:rPr>
                <w:webHidden/>
              </w:rPr>
            </w:r>
            <w:r w:rsidR="00433D01">
              <w:rPr>
                <w:webHidden/>
              </w:rPr>
              <w:fldChar w:fldCharType="separate"/>
            </w:r>
            <w:r w:rsidR="00626720">
              <w:rPr>
                <w:webHidden/>
              </w:rPr>
              <w:t>1</w:t>
            </w:r>
            <w:r w:rsidR="00433D01">
              <w:rPr>
                <w:webHidden/>
              </w:rPr>
              <w:fldChar w:fldCharType="end"/>
            </w:r>
          </w:hyperlink>
        </w:p>
        <w:p w14:paraId="7C28FEC5" w14:textId="77777777" w:rsidR="00433D01" w:rsidRDefault="00A24A4A">
          <w:pPr>
            <w:pStyle w:val="TOC2"/>
            <w:rPr>
              <w:rFonts w:asciiTheme="minorHAnsi" w:eastAsiaTheme="minorEastAsia" w:hAnsiTheme="minorHAnsi" w:cstheme="minorBidi"/>
              <w:noProof/>
              <w:sz w:val="22"/>
              <w:lang w:eastAsia="id-ID"/>
            </w:rPr>
          </w:pPr>
          <w:hyperlink w:anchor="_Toc25999883" w:history="1">
            <w:r w:rsidR="00433D01" w:rsidRPr="00BC78EC">
              <w:rPr>
                <w:rStyle w:val="Hyperlink"/>
                <w:noProof/>
              </w:rPr>
              <w:t xml:space="preserve">1.1 Latar </w:t>
            </w:r>
            <w:r w:rsidR="00433D01" w:rsidRPr="00BC78EC">
              <w:rPr>
                <w:rStyle w:val="Hyperlink"/>
                <w:noProof/>
                <w:lang w:val="en-US"/>
              </w:rPr>
              <w:t>B</w:t>
            </w:r>
            <w:r w:rsidR="00433D01" w:rsidRPr="00BC78EC">
              <w:rPr>
                <w:rStyle w:val="Hyperlink"/>
                <w:noProof/>
              </w:rPr>
              <w:t>elakang</w:t>
            </w:r>
            <w:r w:rsidR="00433D01">
              <w:rPr>
                <w:noProof/>
                <w:webHidden/>
              </w:rPr>
              <w:tab/>
            </w:r>
            <w:r w:rsidR="00433D01">
              <w:rPr>
                <w:noProof/>
                <w:webHidden/>
              </w:rPr>
              <w:fldChar w:fldCharType="begin"/>
            </w:r>
            <w:r w:rsidR="00433D01">
              <w:rPr>
                <w:noProof/>
                <w:webHidden/>
              </w:rPr>
              <w:instrText xml:space="preserve"> PAGEREF _Toc25999883 \h </w:instrText>
            </w:r>
            <w:r w:rsidR="00433D01">
              <w:rPr>
                <w:noProof/>
                <w:webHidden/>
              </w:rPr>
            </w:r>
            <w:r w:rsidR="00433D01">
              <w:rPr>
                <w:noProof/>
                <w:webHidden/>
              </w:rPr>
              <w:fldChar w:fldCharType="separate"/>
            </w:r>
            <w:r w:rsidR="00626720">
              <w:rPr>
                <w:noProof/>
                <w:webHidden/>
              </w:rPr>
              <w:t>1</w:t>
            </w:r>
            <w:r w:rsidR="00433D01">
              <w:rPr>
                <w:noProof/>
                <w:webHidden/>
              </w:rPr>
              <w:fldChar w:fldCharType="end"/>
            </w:r>
          </w:hyperlink>
        </w:p>
        <w:p w14:paraId="4BC2C89F" w14:textId="77777777" w:rsidR="00433D01" w:rsidRDefault="00A24A4A">
          <w:pPr>
            <w:pStyle w:val="TOC2"/>
            <w:rPr>
              <w:rFonts w:asciiTheme="minorHAnsi" w:eastAsiaTheme="minorEastAsia" w:hAnsiTheme="minorHAnsi" w:cstheme="minorBidi"/>
              <w:noProof/>
              <w:sz w:val="22"/>
              <w:lang w:eastAsia="id-ID"/>
            </w:rPr>
          </w:pPr>
          <w:hyperlink w:anchor="_Toc25999884" w:history="1">
            <w:r w:rsidR="00433D01" w:rsidRPr="00BC78EC">
              <w:rPr>
                <w:rStyle w:val="Hyperlink"/>
                <w:noProof/>
              </w:rPr>
              <w:t xml:space="preserve">1.2 Rumu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4 \h </w:instrText>
            </w:r>
            <w:r w:rsidR="00433D01">
              <w:rPr>
                <w:noProof/>
                <w:webHidden/>
              </w:rPr>
            </w:r>
            <w:r w:rsidR="00433D01">
              <w:rPr>
                <w:noProof/>
                <w:webHidden/>
              </w:rPr>
              <w:fldChar w:fldCharType="separate"/>
            </w:r>
            <w:r w:rsidR="00626720">
              <w:rPr>
                <w:noProof/>
                <w:webHidden/>
              </w:rPr>
              <w:t>2</w:t>
            </w:r>
            <w:r w:rsidR="00433D01">
              <w:rPr>
                <w:noProof/>
                <w:webHidden/>
              </w:rPr>
              <w:fldChar w:fldCharType="end"/>
            </w:r>
          </w:hyperlink>
        </w:p>
        <w:p w14:paraId="0A975BC0" w14:textId="77777777" w:rsidR="00433D01" w:rsidRDefault="00A24A4A">
          <w:pPr>
            <w:pStyle w:val="TOC2"/>
            <w:rPr>
              <w:rFonts w:asciiTheme="minorHAnsi" w:eastAsiaTheme="minorEastAsia" w:hAnsiTheme="minorHAnsi" w:cstheme="minorBidi"/>
              <w:noProof/>
              <w:sz w:val="22"/>
              <w:lang w:eastAsia="id-ID"/>
            </w:rPr>
          </w:pPr>
          <w:hyperlink w:anchor="_Toc25999885" w:history="1">
            <w:r w:rsidR="00433D01" w:rsidRPr="00BC78EC">
              <w:rPr>
                <w:rStyle w:val="Hyperlink"/>
                <w:noProof/>
              </w:rPr>
              <w:t>1.3 Tujuan</w:t>
            </w:r>
            <w:r w:rsidR="00433D01">
              <w:rPr>
                <w:noProof/>
                <w:webHidden/>
              </w:rPr>
              <w:tab/>
            </w:r>
            <w:r w:rsidR="00433D01">
              <w:rPr>
                <w:noProof/>
                <w:webHidden/>
              </w:rPr>
              <w:fldChar w:fldCharType="begin"/>
            </w:r>
            <w:r w:rsidR="00433D01">
              <w:rPr>
                <w:noProof/>
                <w:webHidden/>
              </w:rPr>
              <w:instrText xml:space="preserve"> PAGEREF _Toc25999885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6BA77C03" w14:textId="77777777" w:rsidR="00433D01" w:rsidRDefault="00A24A4A">
          <w:pPr>
            <w:pStyle w:val="TOC2"/>
            <w:rPr>
              <w:rFonts w:asciiTheme="minorHAnsi" w:eastAsiaTheme="minorEastAsia" w:hAnsiTheme="minorHAnsi" w:cstheme="minorBidi"/>
              <w:noProof/>
              <w:sz w:val="22"/>
              <w:lang w:eastAsia="id-ID"/>
            </w:rPr>
          </w:pPr>
          <w:hyperlink w:anchor="_Toc25999886" w:history="1">
            <w:r w:rsidR="00433D01" w:rsidRPr="00BC78EC">
              <w:rPr>
                <w:rStyle w:val="Hyperlink"/>
                <w:noProof/>
              </w:rPr>
              <w:t>1.4 Manfaat</w:t>
            </w:r>
            <w:r w:rsidR="00433D01">
              <w:rPr>
                <w:noProof/>
                <w:webHidden/>
              </w:rPr>
              <w:tab/>
            </w:r>
            <w:r w:rsidR="00433D01">
              <w:rPr>
                <w:noProof/>
                <w:webHidden/>
              </w:rPr>
              <w:fldChar w:fldCharType="begin"/>
            </w:r>
            <w:r w:rsidR="00433D01">
              <w:rPr>
                <w:noProof/>
                <w:webHidden/>
              </w:rPr>
              <w:instrText xml:space="preserve"> PAGEREF _Toc25999886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134D5FD3" w14:textId="77777777" w:rsidR="00433D01" w:rsidRDefault="00A24A4A">
          <w:pPr>
            <w:pStyle w:val="TOC2"/>
            <w:rPr>
              <w:rFonts w:asciiTheme="minorHAnsi" w:eastAsiaTheme="minorEastAsia" w:hAnsiTheme="minorHAnsi" w:cstheme="minorBidi"/>
              <w:noProof/>
              <w:sz w:val="22"/>
              <w:lang w:eastAsia="id-ID"/>
            </w:rPr>
          </w:pPr>
          <w:hyperlink w:anchor="_Toc25999887" w:history="1">
            <w:r w:rsidR="00433D01" w:rsidRPr="00BC78EC">
              <w:rPr>
                <w:rStyle w:val="Hyperlink"/>
                <w:noProof/>
              </w:rPr>
              <w:t xml:space="preserve">1.5 Bata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7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1A61E850" w14:textId="77777777" w:rsidR="00433D01" w:rsidRDefault="00A24A4A">
          <w:pPr>
            <w:pStyle w:val="TOC2"/>
            <w:rPr>
              <w:rFonts w:asciiTheme="minorHAnsi" w:eastAsiaTheme="minorEastAsia" w:hAnsiTheme="minorHAnsi" w:cstheme="minorBidi"/>
              <w:noProof/>
              <w:sz w:val="22"/>
              <w:lang w:eastAsia="id-ID"/>
            </w:rPr>
          </w:pPr>
          <w:hyperlink w:anchor="_Toc25999888" w:history="1">
            <w:r w:rsidR="00433D01" w:rsidRPr="00BC78EC">
              <w:rPr>
                <w:rStyle w:val="Hyperlink"/>
                <w:noProof/>
                <w:lang w:val="en-US"/>
              </w:rPr>
              <w:t>1.6 Sistematika Pembahasan</w:t>
            </w:r>
            <w:r w:rsidR="00433D01">
              <w:rPr>
                <w:noProof/>
                <w:webHidden/>
              </w:rPr>
              <w:tab/>
            </w:r>
            <w:r w:rsidR="00433D01">
              <w:rPr>
                <w:noProof/>
                <w:webHidden/>
              </w:rPr>
              <w:fldChar w:fldCharType="begin"/>
            </w:r>
            <w:r w:rsidR="00433D01">
              <w:rPr>
                <w:noProof/>
                <w:webHidden/>
              </w:rPr>
              <w:instrText xml:space="preserve"> PAGEREF _Toc25999888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391A038E" w14:textId="77777777" w:rsidR="00433D01" w:rsidRDefault="00A24A4A">
          <w:pPr>
            <w:pStyle w:val="TOC1"/>
            <w:rPr>
              <w:rFonts w:asciiTheme="minorHAnsi" w:eastAsiaTheme="minorEastAsia" w:hAnsiTheme="minorHAnsi" w:cstheme="minorBidi"/>
              <w:sz w:val="22"/>
              <w:lang w:eastAsia="id-ID"/>
            </w:rPr>
          </w:pPr>
          <w:hyperlink w:anchor="_Toc25999889" w:history="1">
            <w:r w:rsidR="00433D01" w:rsidRPr="00BC78EC">
              <w:rPr>
                <w:rStyle w:val="Hyperlink"/>
                <w:lang w:val="en-US"/>
              </w:rPr>
              <w:t>BAB 2 LANDASAN KEPUSTAKAAN</w:t>
            </w:r>
            <w:r w:rsidR="00433D01">
              <w:rPr>
                <w:webHidden/>
              </w:rPr>
              <w:tab/>
            </w:r>
            <w:r w:rsidR="00433D01">
              <w:rPr>
                <w:webHidden/>
              </w:rPr>
              <w:fldChar w:fldCharType="begin"/>
            </w:r>
            <w:r w:rsidR="00433D01">
              <w:rPr>
                <w:webHidden/>
              </w:rPr>
              <w:instrText xml:space="preserve"> PAGEREF _Toc25999889 \h </w:instrText>
            </w:r>
            <w:r w:rsidR="00433D01">
              <w:rPr>
                <w:webHidden/>
              </w:rPr>
            </w:r>
            <w:r w:rsidR="00433D01">
              <w:rPr>
                <w:webHidden/>
              </w:rPr>
              <w:fldChar w:fldCharType="separate"/>
            </w:r>
            <w:r w:rsidR="00626720">
              <w:rPr>
                <w:webHidden/>
              </w:rPr>
              <w:t>5</w:t>
            </w:r>
            <w:r w:rsidR="00433D01">
              <w:rPr>
                <w:webHidden/>
              </w:rPr>
              <w:fldChar w:fldCharType="end"/>
            </w:r>
          </w:hyperlink>
        </w:p>
        <w:p w14:paraId="360724CB" w14:textId="77777777" w:rsidR="00433D01" w:rsidRDefault="00A24A4A">
          <w:pPr>
            <w:pStyle w:val="TOC2"/>
            <w:rPr>
              <w:rFonts w:asciiTheme="minorHAnsi" w:eastAsiaTheme="minorEastAsia" w:hAnsiTheme="minorHAnsi" w:cstheme="minorBidi"/>
              <w:noProof/>
              <w:sz w:val="22"/>
              <w:lang w:eastAsia="id-ID"/>
            </w:rPr>
          </w:pPr>
          <w:hyperlink w:anchor="_Toc25999890" w:history="1">
            <w:r w:rsidR="00433D01" w:rsidRPr="00BC78EC">
              <w:rPr>
                <w:rStyle w:val="Hyperlink"/>
                <w:noProof/>
                <w:lang w:val="en-US"/>
              </w:rPr>
              <w:t>2.1</w:t>
            </w:r>
            <w:r w:rsidR="00433D01" w:rsidRPr="00BC78EC">
              <w:rPr>
                <w:rStyle w:val="Hyperlink"/>
                <w:noProof/>
              </w:rPr>
              <w:t xml:space="preserve"> Kajian Pustaka</w:t>
            </w:r>
            <w:r w:rsidR="00433D01">
              <w:rPr>
                <w:noProof/>
                <w:webHidden/>
              </w:rPr>
              <w:tab/>
            </w:r>
            <w:r w:rsidR="00433D01">
              <w:rPr>
                <w:noProof/>
                <w:webHidden/>
              </w:rPr>
              <w:fldChar w:fldCharType="begin"/>
            </w:r>
            <w:r w:rsidR="00433D01">
              <w:rPr>
                <w:noProof/>
                <w:webHidden/>
              </w:rPr>
              <w:instrText xml:space="preserve"> PAGEREF _Toc25999890 \h </w:instrText>
            </w:r>
            <w:r w:rsidR="00433D01">
              <w:rPr>
                <w:noProof/>
                <w:webHidden/>
              </w:rPr>
            </w:r>
            <w:r w:rsidR="00433D01">
              <w:rPr>
                <w:noProof/>
                <w:webHidden/>
              </w:rPr>
              <w:fldChar w:fldCharType="separate"/>
            </w:r>
            <w:r w:rsidR="00626720">
              <w:rPr>
                <w:noProof/>
                <w:webHidden/>
              </w:rPr>
              <w:t>5</w:t>
            </w:r>
            <w:r w:rsidR="00433D01">
              <w:rPr>
                <w:noProof/>
                <w:webHidden/>
              </w:rPr>
              <w:fldChar w:fldCharType="end"/>
            </w:r>
          </w:hyperlink>
        </w:p>
        <w:p w14:paraId="4B1B6127" w14:textId="77777777" w:rsidR="00433D01" w:rsidRDefault="00A24A4A">
          <w:pPr>
            <w:pStyle w:val="TOC2"/>
            <w:rPr>
              <w:rFonts w:asciiTheme="minorHAnsi" w:eastAsiaTheme="minorEastAsia" w:hAnsiTheme="minorHAnsi" w:cstheme="minorBidi"/>
              <w:noProof/>
              <w:sz w:val="22"/>
              <w:lang w:eastAsia="id-ID"/>
            </w:rPr>
          </w:pPr>
          <w:hyperlink w:anchor="_Toc25999891" w:history="1">
            <w:r w:rsidR="00433D01" w:rsidRPr="00BC78EC">
              <w:rPr>
                <w:rStyle w:val="Hyperlink"/>
                <w:noProof/>
                <w:lang w:val="en-US"/>
              </w:rPr>
              <w:t>2.2</w:t>
            </w:r>
            <w:r w:rsidR="00433D01" w:rsidRPr="00BC78EC">
              <w:rPr>
                <w:rStyle w:val="Hyperlink"/>
                <w:noProof/>
              </w:rPr>
              <w:t xml:space="preserve"> Dasar Teori</w:t>
            </w:r>
            <w:r w:rsidR="00433D01">
              <w:rPr>
                <w:noProof/>
                <w:webHidden/>
              </w:rPr>
              <w:tab/>
            </w:r>
            <w:r w:rsidR="00433D01">
              <w:rPr>
                <w:noProof/>
                <w:webHidden/>
              </w:rPr>
              <w:fldChar w:fldCharType="begin"/>
            </w:r>
            <w:r w:rsidR="00433D01">
              <w:rPr>
                <w:noProof/>
                <w:webHidden/>
              </w:rPr>
              <w:instrText xml:space="preserve"> PAGEREF _Toc25999891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746AF419" w14:textId="77777777" w:rsidR="00433D01" w:rsidRDefault="00A24A4A">
          <w:pPr>
            <w:pStyle w:val="TOC3"/>
            <w:rPr>
              <w:rFonts w:asciiTheme="minorHAnsi" w:eastAsiaTheme="minorEastAsia" w:hAnsiTheme="minorHAnsi" w:cstheme="minorBidi"/>
              <w:noProof/>
              <w:sz w:val="22"/>
              <w:lang w:eastAsia="id-ID"/>
            </w:rPr>
          </w:pPr>
          <w:hyperlink w:anchor="_Toc25999892" w:history="1">
            <w:r w:rsidR="00433D01" w:rsidRPr="00BC78EC">
              <w:rPr>
                <w:rStyle w:val="Hyperlink"/>
                <w:noProof/>
                <w:lang w:val="en-US"/>
              </w:rPr>
              <w:t>2.2.1</w:t>
            </w:r>
            <w:r w:rsidR="00433D01" w:rsidRPr="00BC78EC">
              <w:rPr>
                <w:rStyle w:val="Hyperlink"/>
                <w:i/>
                <w:noProof/>
              </w:rPr>
              <w:t xml:space="preserve"> Fingerprinting</w:t>
            </w:r>
            <w:r w:rsidR="00433D01">
              <w:rPr>
                <w:noProof/>
                <w:webHidden/>
              </w:rPr>
              <w:tab/>
            </w:r>
            <w:r w:rsidR="00433D01">
              <w:rPr>
                <w:noProof/>
                <w:webHidden/>
              </w:rPr>
              <w:fldChar w:fldCharType="begin"/>
            </w:r>
            <w:r w:rsidR="00433D01">
              <w:rPr>
                <w:noProof/>
                <w:webHidden/>
              </w:rPr>
              <w:instrText xml:space="preserve"> PAGEREF _Toc25999892 \h </w:instrText>
            </w:r>
            <w:r w:rsidR="00433D01">
              <w:rPr>
                <w:noProof/>
                <w:webHidden/>
              </w:rPr>
            </w:r>
            <w:r w:rsidR="00433D01">
              <w:rPr>
                <w:noProof/>
                <w:webHidden/>
              </w:rPr>
              <w:fldChar w:fldCharType="separate"/>
            </w:r>
            <w:r w:rsidR="00626720">
              <w:rPr>
                <w:noProof/>
                <w:webHidden/>
              </w:rPr>
              <w:t>6</w:t>
            </w:r>
            <w:r w:rsidR="00433D01">
              <w:rPr>
                <w:noProof/>
                <w:webHidden/>
              </w:rPr>
              <w:fldChar w:fldCharType="end"/>
            </w:r>
          </w:hyperlink>
        </w:p>
        <w:p w14:paraId="4623689B" w14:textId="77777777" w:rsidR="00433D01" w:rsidRDefault="00A24A4A">
          <w:pPr>
            <w:pStyle w:val="TOC3"/>
            <w:rPr>
              <w:rFonts w:asciiTheme="minorHAnsi" w:eastAsiaTheme="minorEastAsia" w:hAnsiTheme="minorHAnsi" w:cstheme="minorBidi"/>
              <w:noProof/>
              <w:sz w:val="22"/>
              <w:lang w:eastAsia="id-ID"/>
            </w:rPr>
          </w:pPr>
          <w:hyperlink w:anchor="_Toc25999893" w:history="1">
            <w:r w:rsidR="00433D01" w:rsidRPr="00BC78EC">
              <w:rPr>
                <w:rStyle w:val="Hyperlink"/>
                <w:noProof/>
              </w:rPr>
              <w:t>2.2.2</w:t>
            </w:r>
            <w:r w:rsidR="00433D01" w:rsidRPr="00BC78EC">
              <w:rPr>
                <w:rStyle w:val="Hyperlink"/>
                <w:i/>
                <w:noProof/>
              </w:rPr>
              <w:t xml:space="preserve"> Received Signal Strength</w:t>
            </w:r>
            <w:r w:rsidR="00433D01" w:rsidRPr="00BC78EC">
              <w:rPr>
                <w:rStyle w:val="Hyperlink"/>
                <w:noProof/>
              </w:rPr>
              <w:t xml:space="preserve"> (RSS)</w:t>
            </w:r>
            <w:r w:rsidR="00433D01">
              <w:rPr>
                <w:noProof/>
                <w:webHidden/>
              </w:rPr>
              <w:tab/>
            </w:r>
            <w:r w:rsidR="00433D01">
              <w:rPr>
                <w:noProof/>
                <w:webHidden/>
              </w:rPr>
              <w:fldChar w:fldCharType="begin"/>
            </w:r>
            <w:r w:rsidR="00433D01">
              <w:rPr>
                <w:noProof/>
                <w:webHidden/>
              </w:rPr>
              <w:instrText xml:space="preserve"> PAGEREF _Toc25999893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5770D028" w14:textId="77777777" w:rsidR="00433D01" w:rsidRDefault="00A24A4A">
          <w:pPr>
            <w:pStyle w:val="TOC3"/>
            <w:rPr>
              <w:rFonts w:asciiTheme="minorHAnsi" w:eastAsiaTheme="minorEastAsia" w:hAnsiTheme="minorHAnsi" w:cstheme="minorBidi"/>
              <w:noProof/>
              <w:sz w:val="22"/>
              <w:lang w:eastAsia="id-ID"/>
            </w:rPr>
          </w:pPr>
          <w:hyperlink w:anchor="_Toc25999894" w:history="1">
            <w:r w:rsidR="00433D01" w:rsidRPr="00BC78EC">
              <w:rPr>
                <w:rStyle w:val="Hyperlink"/>
                <w:noProof/>
              </w:rPr>
              <w:t>2.2.3</w:t>
            </w:r>
            <w:r w:rsidR="00433D01" w:rsidRPr="00BC78EC">
              <w:rPr>
                <w:rStyle w:val="Hyperlink"/>
                <w:i/>
                <w:noProof/>
              </w:rPr>
              <w:t xml:space="preserve"> Bluetooth Low Energy</w:t>
            </w:r>
            <w:r w:rsidR="00433D01" w:rsidRPr="00BC78EC">
              <w:rPr>
                <w:rStyle w:val="Hyperlink"/>
                <w:noProof/>
              </w:rPr>
              <w:t xml:space="preserve"> (BLE)</w:t>
            </w:r>
            <w:r w:rsidR="00433D01">
              <w:rPr>
                <w:noProof/>
                <w:webHidden/>
              </w:rPr>
              <w:tab/>
            </w:r>
            <w:r w:rsidR="00433D01">
              <w:rPr>
                <w:noProof/>
                <w:webHidden/>
              </w:rPr>
              <w:fldChar w:fldCharType="begin"/>
            </w:r>
            <w:r w:rsidR="00433D01">
              <w:rPr>
                <w:noProof/>
                <w:webHidden/>
              </w:rPr>
              <w:instrText xml:space="preserve"> PAGEREF _Toc25999894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1DEE842C" w14:textId="77777777" w:rsidR="00433D01" w:rsidRDefault="00A24A4A">
          <w:pPr>
            <w:pStyle w:val="TOC3"/>
            <w:rPr>
              <w:rFonts w:asciiTheme="minorHAnsi" w:eastAsiaTheme="minorEastAsia" w:hAnsiTheme="minorHAnsi" w:cstheme="minorBidi"/>
              <w:noProof/>
              <w:sz w:val="22"/>
              <w:lang w:eastAsia="id-ID"/>
            </w:rPr>
          </w:pPr>
          <w:hyperlink w:anchor="_Toc25999895" w:history="1">
            <w:r w:rsidR="00433D01" w:rsidRPr="00BC78EC">
              <w:rPr>
                <w:rStyle w:val="Hyperlink"/>
                <w:noProof/>
              </w:rPr>
              <w:t xml:space="preserve">2.2.4 Algoritma </w:t>
            </w:r>
            <w:r w:rsidR="00433D01" w:rsidRPr="00BC78EC">
              <w:rPr>
                <w:rStyle w:val="Hyperlink"/>
                <w:i/>
                <w:noProof/>
              </w:rPr>
              <w:t xml:space="preserve">k-nearest-neighbor </w:t>
            </w:r>
            <w:r w:rsidR="00433D01" w:rsidRPr="00BC78EC">
              <w:rPr>
                <w:rStyle w:val="Hyperlink"/>
                <w:noProof/>
              </w:rPr>
              <w:t>(KNN)</w:t>
            </w:r>
            <w:r w:rsidR="00433D01">
              <w:rPr>
                <w:noProof/>
                <w:webHidden/>
              </w:rPr>
              <w:tab/>
            </w:r>
            <w:r w:rsidR="00433D01">
              <w:rPr>
                <w:noProof/>
                <w:webHidden/>
              </w:rPr>
              <w:fldChar w:fldCharType="begin"/>
            </w:r>
            <w:r w:rsidR="00433D01">
              <w:rPr>
                <w:noProof/>
                <w:webHidden/>
              </w:rPr>
              <w:instrText xml:space="preserve"> PAGEREF _Toc25999895 \h </w:instrText>
            </w:r>
            <w:r w:rsidR="00433D01">
              <w:rPr>
                <w:noProof/>
                <w:webHidden/>
              </w:rPr>
            </w:r>
            <w:r w:rsidR="00433D01">
              <w:rPr>
                <w:noProof/>
                <w:webHidden/>
              </w:rPr>
              <w:fldChar w:fldCharType="separate"/>
            </w:r>
            <w:r w:rsidR="00626720">
              <w:rPr>
                <w:noProof/>
                <w:webHidden/>
              </w:rPr>
              <w:t>8</w:t>
            </w:r>
            <w:r w:rsidR="00433D01">
              <w:rPr>
                <w:noProof/>
                <w:webHidden/>
              </w:rPr>
              <w:fldChar w:fldCharType="end"/>
            </w:r>
          </w:hyperlink>
        </w:p>
        <w:p w14:paraId="62514634" w14:textId="77777777" w:rsidR="00433D01" w:rsidRDefault="00A24A4A">
          <w:pPr>
            <w:pStyle w:val="TOC1"/>
            <w:rPr>
              <w:rFonts w:asciiTheme="minorHAnsi" w:eastAsiaTheme="minorEastAsia" w:hAnsiTheme="minorHAnsi" w:cstheme="minorBidi"/>
              <w:sz w:val="22"/>
              <w:lang w:eastAsia="id-ID"/>
            </w:rPr>
          </w:pPr>
          <w:hyperlink w:anchor="_Toc25999896" w:history="1">
            <w:r w:rsidR="00433D01" w:rsidRPr="00BC78EC">
              <w:rPr>
                <w:rStyle w:val="Hyperlink"/>
                <w:lang w:val="en-US"/>
              </w:rPr>
              <w:t>BAB 3 METODOLOGI PENELITIAN</w:t>
            </w:r>
            <w:r w:rsidR="00433D01">
              <w:rPr>
                <w:webHidden/>
              </w:rPr>
              <w:tab/>
            </w:r>
            <w:r w:rsidR="00433D01">
              <w:rPr>
                <w:webHidden/>
              </w:rPr>
              <w:fldChar w:fldCharType="begin"/>
            </w:r>
            <w:r w:rsidR="00433D01">
              <w:rPr>
                <w:webHidden/>
              </w:rPr>
              <w:instrText xml:space="preserve"> PAGEREF _Toc25999896 \h </w:instrText>
            </w:r>
            <w:r w:rsidR="00433D01">
              <w:rPr>
                <w:webHidden/>
              </w:rPr>
            </w:r>
            <w:r w:rsidR="00433D01">
              <w:rPr>
                <w:webHidden/>
              </w:rPr>
              <w:fldChar w:fldCharType="separate"/>
            </w:r>
            <w:r w:rsidR="00626720">
              <w:rPr>
                <w:webHidden/>
              </w:rPr>
              <w:t>9</w:t>
            </w:r>
            <w:r w:rsidR="00433D01">
              <w:rPr>
                <w:webHidden/>
              </w:rPr>
              <w:fldChar w:fldCharType="end"/>
            </w:r>
          </w:hyperlink>
        </w:p>
        <w:p w14:paraId="62FF17E6" w14:textId="77777777" w:rsidR="00433D01" w:rsidRDefault="00A24A4A">
          <w:pPr>
            <w:pStyle w:val="TOC2"/>
            <w:rPr>
              <w:rFonts w:asciiTheme="minorHAnsi" w:eastAsiaTheme="minorEastAsia" w:hAnsiTheme="minorHAnsi" w:cstheme="minorBidi"/>
              <w:noProof/>
              <w:sz w:val="22"/>
              <w:lang w:eastAsia="id-ID"/>
            </w:rPr>
          </w:pPr>
          <w:hyperlink w:anchor="_Toc25999897" w:history="1">
            <w:r w:rsidR="00433D01" w:rsidRPr="00BC78EC">
              <w:rPr>
                <w:rStyle w:val="Hyperlink"/>
                <w:noProof/>
              </w:rPr>
              <w:t>3.1 Identifikasi Masalah</w:t>
            </w:r>
            <w:r w:rsidR="00433D01">
              <w:rPr>
                <w:noProof/>
                <w:webHidden/>
              </w:rPr>
              <w:tab/>
            </w:r>
            <w:r w:rsidR="00433D01">
              <w:rPr>
                <w:noProof/>
                <w:webHidden/>
              </w:rPr>
              <w:fldChar w:fldCharType="begin"/>
            </w:r>
            <w:r w:rsidR="00433D01">
              <w:rPr>
                <w:noProof/>
                <w:webHidden/>
              </w:rPr>
              <w:instrText xml:space="preserve"> PAGEREF _Toc25999897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6F44B8AE" w14:textId="77777777" w:rsidR="00433D01" w:rsidRDefault="00A24A4A">
          <w:pPr>
            <w:pStyle w:val="TOC2"/>
            <w:rPr>
              <w:rFonts w:asciiTheme="minorHAnsi" w:eastAsiaTheme="minorEastAsia" w:hAnsiTheme="minorHAnsi" w:cstheme="minorBidi"/>
              <w:noProof/>
              <w:sz w:val="22"/>
              <w:lang w:eastAsia="id-ID"/>
            </w:rPr>
          </w:pPr>
          <w:hyperlink w:anchor="_Toc25999898" w:history="1">
            <w:r w:rsidR="00433D01" w:rsidRPr="00BC78EC">
              <w:rPr>
                <w:rStyle w:val="Hyperlink"/>
                <w:noProof/>
              </w:rPr>
              <w:t>3.2 Studi Literatur</w:t>
            </w:r>
            <w:r w:rsidR="00433D01">
              <w:rPr>
                <w:noProof/>
                <w:webHidden/>
              </w:rPr>
              <w:tab/>
            </w:r>
            <w:r w:rsidR="00433D01">
              <w:rPr>
                <w:noProof/>
                <w:webHidden/>
              </w:rPr>
              <w:fldChar w:fldCharType="begin"/>
            </w:r>
            <w:r w:rsidR="00433D01">
              <w:rPr>
                <w:noProof/>
                <w:webHidden/>
              </w:rPr>
              <w:instrText xml:space="preserve"> PAGEREF _Toc25999898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3A6DDB28" w14:textId="77777777" w:rsidR="00433D01" w:rsidRDefault="00A24A4A">
          <w:pPr>
            <w:pStyle w:val="TOC2"/>
            <w:rPr>
              <w:rFonts w:asciiTheme="minorHAnsi" w:eastAsiaTheme="minorEastAsia" w:hAnsiTheme="minorHAnsi" w:cstheme="minorBidi"/>
              <w:noProof/>
              <w:sz w:val="22"/>
              <w:lang w:eastAsia="id-ID"/>
            </w:rPr>
          </w:pPr>
          <w:hyperlink w:anchor="_Toc25999899" w:history="1">
            <w:r w:rsidR="00433D01" w:rsidRPr="00BC78EC">
              <w:rPr>
                <w:rStyle w:val="Hyperlink"/>
                <w:noProof/>
              </w:rPr>
              <w:t>3.3 Analisis Kebutuhan</w:t>
            </w:r>
            <w:r w:rsidR="00433D01">
              <w:rPr>
                <w:noProof/>
                <w:webHidden/>
              </w:rPr>
              <w:tab/>
            </w:r>
            <w:r w:rsidR="00433D01">
              <w:rPr>
                <w:noProof/>
                <w:webHidden/>
              </w:rPr>
              <w:fldChar w:fldCharType="begin"/>
            </w:r>
            <w:r w:rsidR="00433D01">
              <w:rPr>
                <w:noProof/>
                <w:webHidden/>
              </w:rPr>
              <w:instrText xml:space="preserve"> PAGEREF _Toc25999899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237D4F65" w14:textId="77777777" w:rsidR="00433D01" w:rsidRDefault="00A24A4A">
          <w:pPr>
            <w:pStyle w:val="TOC3"/>
            <w:rPr>
              <w:rFonts w:asciiTheme="minorHAnsi" w:eastAsiaTheme="minorEastAsia" w:hAnsiTheme="minorHAnsi" w:cstheme="minorBidi"/>
              <w:noProof/>
              <w:sz w:val="22"/>
              <w:lang w:eastAsia="id-ID"/>
            </w:rPr>
          </w:pPr>
          <w:hyperlink w:anchor="_Toc25999900" w:history="1">
            <w:r w:rsidR="00433D01" w:rsidRPr="00BC78EC">
              <w:rPr>
                <w:rStyle w:val="Hyperlink"/>
                <w:noProof/>
              </w:rPr>
              <w:t>3.3.1 Analisis Kebutuhan Perangkat Keras</w:t>
            </w:r>
            <w:r w:rsidR="00433D01">
              <w:rPr>
                <w:noProof/>
                <w:webHidden/>
              </w:rPr>
              <w:tab/>
            </w:r>
            <w:r w:rsidR="00433D01">
              <w:rPr>
                <w:noProof/>
                <w:webHidden/>
              </w:rPr>
              <w:fldChar w:fldCharType="begin"/>
            </w:r>
            <w:r w:rsidR="00433D01">
              <w:rPr>
                <w:noProof/>
                <w:webHidden/>
              </w:rPr>
              <w:instrText xml:space="preserve"> PAGEREF _Toc25999900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195BA292" w14:textId="77777777" w:rsidR="00433D01" w:rsidRDefault="00A24A4A">
          <w:pPr>
            <w:pStyle w:val="TOC2"/>
            <w:rPr>
              <w:rFonts w:asciiTheme="minorHAnsi" w:eastAsiaTheme="minorEastAsia" w:hAnsiTheme="minorHAnsi" w:cstheme="minorBidi"/>
              <w:noProof/>
              <w:sz w:val="22"/>
              <w:lang w:eastAsia="id-ID"/>
            </w:rPr>
          </w:pPr>
          <w:hyperlink w:anchor="_Toc25999901" w:history="1">
            <w:r w:rsidR="00433D01" w:rsidRPr="00BC78EC">
              <w:rPr>
                <w:rStyle w:val="Hyperlink"/>
                <w:noProof/>
              </w:rPr>
              <w:t>3.4 Perancangan Sistem</w:t>
            </w:r>
            <w:r w:rsidR="00433D01">
              <w:rPr>
                <w:noProof/>
                <w:webHidden/>
              </w:rPr>
              <w:tab/>
            </w:r>
            <w:r w:rsidR="00433D01">
              <w:rPr>
                <w:noProof/>
                <w:webHidden/>
              </w:rPr>
              <w:fldChar w:fldCharType="begin"/>
            </w:r>
            <w:r w:rsidR="00433D01">
              <w:rPr>
                <w:noProof/>
                <w:webHidden/>
              </w:rPr>
              <w:instrText xml:space="preserve"> PAGEREF _Toc25999901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6B787C73" w14:textId="77777777" w:rsidR="00433D01" w:rsidRDefault="00A24A4A">
          <w:pPr>
            <w:pStyle w:val="TOC2"/>
            <w:rPr>
              <w:rFonts w:asciiTheme="minorHAnsi" w:eastAsiaTheme="minorEastAsia" w:hAnsiTheme="minorHAnsi" w:cstheme="minorBidi"/>
              <w:noProof/>
              <w:sz w:val="22"/>
              <w:lang w:eastAsia="id-ID"/>
            </w:rPr>
          </w:pPr>
          <w:hyperlink w:anchor="_Toc25999902" w:history="1">
            <w:r w:rsidR="00433D01" w:rsidRPr="00BC78EC">
              <w:rPr>
                <w:rStyle w:val="Hyperlink"/>
                <w:noProof/>
              </w:rPr>
              <w:t>3.5 Implementasi</w:t>
            </w:r>
            <w:r w:rsidR="00433D01">
              <w:rPr>
                <w:noProof/>
                <w:webHidden/>
              </w:rPr>
              <w:tab/>
            </w:r>
            <w:r w:rsidR="00433D01">
              <w:rPr>
                <w:noProof/>
                <w:webHidden/>
              </w:rPr>
              <w:fldChar w:fldCharType="begin"/>
            </w:r>
            <w:r w:rsidR="00433D01">
              <w:rPr>
                <w:noProof/>
                <w:webHidden/>
              </w:rPr>
              <w:instrText xml:space="preserve"> PAGEREF _Toc25999902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084B3793" w14:textId="77777777" w:rsidR="00433D01" w:rsidRDefault="00A24A4A">
          <w:pPr>
            <w:pStyle w:val="TOC2"/>
            <w:rPr>
              <w:rFonts w:asciiTheme="minorHAnsi" w:eastAsiaTheme="minorEastAsia" w:hAnsiTheme="minorHAnsi" w:cstheme="minorBidi"/>
              <w:noProof/>
              <w:sz w:val="22"/>
              <w:lang w:eastAsia="id-ID"/>
            </w:rPr>
          </w:pPr>
          <w:hyperlink w:anchor="_Toc25999903" w:history="1">
            <w:r w:rsidR="00433D01" w:rsidRPr="00BC78EC">
              <w:rPr>
                <w:rStyle w:val="Hyperlink"/>
                <w:noProof/>
              </w:rPr>
              <w:t>3.6 Pengujian</w:t>
            </w:r>
            <w:r w:rsidR="00433D01">
              <w:rPr>
                <w:noProof/>
                <w:webHidden/>
              </w:rPr>
              <w:tab/>
            </w:r>
            <w:r w:rsidR="00433D01">
              <w:rPr>
                <w:noProof/>
                <w:webHidden/>
              </w:rPr>
              <w:fldChar w:fldCharType="begin"/>
            </w:r>
            <w:r w:rsidR="00433D01">
              <w:rPr>
                <w:noProof/>
                <w:webHidden/>
              </w:rPr>
              <w:instrText xml:space="preserve"> PAGEREF _Toc25999903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489FB62D" w14:textId="77777777" w:rsidR="00433D01" w:rsidRDefault="00A24A4A">
          <w:pPr>
            <w:pStyle w:val="TOC2"/>
            <w:rPr>
              <w:rFonts w:asciiTheme="minorHAnsi" w:eastAsiaTheme="minorEastAsia" w:hAnsiTheme="minorHAnsi" w:cstheme="minorBidi"/>
              <w:noProof/>
              <w:sz w:val="22"/>
              <w:lang w:eastAsia="id-ID"/>
            </w:rPr>
          </w:pPr>
          <w:hyperlink w:anchor="_Toc25999904" w:history="1">
            <w:r w:rsidR="00433D01" w:rsidRPr="00BC78EC">
              <w:rPr>
                <w:rStyle w:val="Hyperlink"/>
                <w:noProof/>
              </w:rPr>
              <w:t>3.7 Kesimpulan dan Saran</w:t>
            </w:r>
            <w:r w:rsidR="00433D01">
              <w:rPr>
                <w:noProof/>
                <w:webHidden/>
              </w:rPr>
              <w:tab/>
            </w:r>
            <w:r w:rsidR="00433D01">
              <w:rPr>
                <w:noProof/>
                <w:webHidden/>
              </w:rPr>
              <w:fldChar w:fldCharType="begin"/>
            </w:r>
            <w:r w:rsidR="00433D01">
              <w:rPr>
                <w:noProof/>
                <w:webHidden/>
              </w:rPr>
              <w:instrText xml:space="preserve"> PAGEREF _Toc25999904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321CC9E5" w14:textId="77777777" w:rsidR="00433D01" w:rsidRDefault="00A24A4A">
          <w:pPr>
            <w:pStyle w:val="TOC1"/>
            <w:rPr>
              <w:rFonts w:asciiTheme="minorHAnsi" w:eastAsiaTheme="minorEastAsia" w:hAnsiTheme="minorHAnsi" w:cstheme="minorBidi"/>
              <w:sz w:val="22"/>
              <w:lang w:eastAsia="id-ID"/>
            </w:rPr>
          </w:pPr>
          <w:hyperlink w:anchor="_Toc25999905" w:history="1">
            <w:r w:rsidR="00433D01" w:rsidRPr="00BC78EC">
              <w:rPr>
                <w:rStyle w:val="Hyperlink"/>
                <w:lang w:val="en-US"/>
              </w:rPr>
              <w:t>BAB 4</w:t>
            </w:r>
            <w:r w:rsidR="00433D01" w:rsidRPr="00BC78EC">
              <w:rPr>
                <w:rStyle w:val="Hyperlink"/>
              </w:rPr>
              <w:t xml:space="preserve"> ANALISA KEBUTUHAN DAN PERANCANGAN</w:t>
            </w:r>
            <w:r w:rsidR="00433D01">
              <w:rPr>
                <w:webHidden/>
              </w:rPr>
              <w:tab/>
            </w:r>
            <w:r w:rsidR="00433D01">
              <w:rPr>
                <w:webHidden/>
              </w:rPr>
              <w:fldChar w:fldCharType="begin"/>
            </w:r>
            <w:r w:rsidR="00433D01">
              <w:rPr>
                <w:webHidden/>
              </w:rPr>
              <w:instrText xml:space="preserve"> PAGEREF _Toc25999905 \h </w:instrText>
            </w:r>
            <w:r w:rsidR="00433D01">
              <w:rPr>
                <w:webHidden/>
              </w:rPr>
            </w:r>
            <w:r w:rsidR="00433D01">
              <w:rPr>
                <w:webHidden/>
              </w:rPr>
              <w:fldChar w:fldCharType="separate"/>
            </w:r>
            <w:r w:rsidR="00626720">
              <w:rPr>
                <w:webHidden/>
              </w:rPr>
              <w:t>12</w:t>
            </w:r>
            <w:r w:rsidR="00433D01">
              <w:rPr>
                <w:webHidden/>
              </w:rPr>
              <w:fldChar w:fldCharType="end"/>
            </w:r>
          </w:hyperlink>
        </w:p>
        <w:p w14:paraId="157A1F19" w14:textId="77777777" w:rsidR="00433D01" w:rsidRDefault="00A24A4A">
          <w:pPr>
            <w:pStyle w:val="TOC2"/>
            <w:rPr>
              <w:rFonts w:asciiTheme="minorHAnsi" w:eastAsiaTheme="minorEastAsia" w:hAnsiTheme="minorHAnsi" w:cstheme="minorBidi"/>
              <w:noProof/>
              <w:sz w:val="22"/>
              <w:lang w:eastAsia="id-ID"/>
            </w:rPr>
          </w:pPr>
          <w:hyperlink w:anchor="_Toc25999906" w:history="1">
            <w:r w:rsidR="00433D01" w:rsidRPr="00BC78EC">
              <w:rPr>
                <w:rStyle w:val="Hyperlink"/>
                <w:noProof/>
                <w:lang w:val="en-US"/>
              </w:rPr>
              <w:t>4.1</w:t>
            </w:r>
            <w:r w:rsidR="00433D01" w:rsidRPr="00BC78EC">
              <w:rPr>
                <w:rStyle w:val="Hyperlink"/>
                <w:noProof/>
              </w:rPr>
              <w:t xml:space="preserve"> Deskripsi Umum Sistem</w:t>
            </w:r>
            <w:r w:rsidR="00433D01">
              <w:rPr>
                <w:noProof/>
                <w:webHidden/>
              </w:rPr>
              <w:tab/>
            </w:r>
            <w:r w:rsidR="00433D01">
              <w:rPr>
                <w:noProof/>
                <w:webHidden/>
              </w:rPr>
              <w:fldChar w:fldCharType="begin"/>
            </w:r>
            <w:r w:rsidR="00433D01">
              <w:rPr>
                <w:noProof/>
                <w:webHidden/>
              </w:rPr>
              <w:instrText xml:space="preserve"> PAGEREF _Toc25999906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0907D1CF" w14:textId="77777777" w:rsidR="00433D01" w:rsidRDefault="00A24A4A">
          <w:pPr>
            <w:pStyle w:val="TOC2"/>
            <w:rPr>
              <w:rFonts w:asciiTheme="minorHAnsi" w:eastAsiaTheme="minorEastAsia" w:hAnsiTheme="minorHAnsi" w:cstheme="minorBidi"/>
              <w:noProof/>
              <w:sz w:val="22"/>
              <w:lang w:eastAsia="id-ID"/>
            </w:rPr>
          </w:pPr>
          <w:hyperlink w:anchor="_Toc25999907" w:history="1">
            <w:r w:rsidR="00433D01" w:rsidRPr="00BC78EC">
              <w:rPr>
                <w:rStyle w:val="Hyperlink"/>
                <w:noProof/>
                <w:lang w:val="en-US"/>
              </w:rPr>
              <w:t>4.2</w:t>
            </w:r>
            <w:r w:rsidR="00433D01" w:rsidRPr="00BC78EC">
              <w:rPr>
                <w:rStyle w:val="Hyperlink"/>
                <w:noProof/>
              </w:rPr>
              <w:t xml:space="preserve"> Kebutuhan Sistem</w:t>
            </w:r>
            <w:r w:rsidR="00433D01">
              <w:rPr>
                <w:noProof/>
                <w:webHidden/>
              </w:rPr>
              <w:tab/>
            </w:r>
            <w:r w:rsidR="00433D01">
              <w:rPr>
                <w:noProof/>
                <w:webHidden/>
              </w:rPr>
              <w:fldChar w:fldCharType="begin"/>
            </w:r>
            <w:r w:rsidR="00433D01">
              <w:rPr>
                <w:noProof/>
                <w:webHidden/>
              </w:rPr>
              <w:instrText xml:space="preserve"> PAGEREF _Toc25999907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0C08AFDE" w14:textId="77777777" w:rsidR="00433D01" w:rsidRDefault="00A24A4A">
          <w:pPr>
            <w:pStyle w:val="TOC3"/>
            <w:rPr>
              <w:rFonts w:asciiTheme="minorHAnsi" w:eastAsiaTheme="minorEastAsia" w:hAnsiTheme="minorHAnsi" w:cstheme="minorBidi"/>
              <w:noProof/>
              <w:sz w:val="22"/>
              <w:lang w:eastAsia="id-ID"/>
            </w:rPr>
          </w:pPr>
          <w:hyperlink w:anchor="_Toc25999908" w:history="1">
            <w:r w:rsidR="00433D01" w:rsidRPr="00BC78EC">
              <w:rPr>
                <w:rStyle w:val="Hyperlink"/>
                <w:noProof/>
                <w:lang w:val="en-US"/>
              </w:rPr>
              <w:t>4.2.1</w:t>
            </w:r>
            <w:r w:rsidR="00433D01" w:rsidRPr="00BC78EC">
              <w:rPr>
                <w:rStyle w:val="Hyperlink"/>
                <w:noProof/>
              </w:rPr>
              <w:t xml:space="preserve"> Kebutuhan Fungsional</w:t>
            </w:r>
            <w:r w:rsidR="00433D01">
              <w:rPr>
                <w:noProof/>
                <w:webHidden/>
              </w:rPr>
              <w:tab/>
            </w:r>
            <w:r w:rsidR="00433D01">
              <w:rPr>
                <w:noProof/>
                <w:webHidden/>
              </w:rPr>
              <w:fldChar w:fldCharType="begin"/>
            </w:r>
            <w:r w:rsidR="00433D01">
              <w:rPr>
                <w:noProof/>
                <w:webHidden/>
              </w:rPr>
              <w:instrText xml:space="preserve"> PAGEREF _Toc25999908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444F9DEE" w14:textId="77777777" w:rsidR="00433D01" w:rsidRDefault="00A24A4A">
          <w:pPr>
            <w:pStyle w:val="TOC3"/>
            <w:rPr>
              <w:rFonts w:asciiTheme="minorHAnsi" w:eastAsiaTheme="minorEastAsia" w:hAnsiTheme="minorHAnsi" w:cstheme="minorBidi"/>
              <w:noProof/>
              <w:sz w:val="22"/>
              <w:lang w:eastAsia="id-ID"/>
            </w:rPr>
          </w:pPr>
          <w:hyperlink w:anchor="_Toc25999909" w:history="1">
            <w:r w:rsidR="00433D01" w:rsidRPr="00BC78EC">
              <w:rPr>
                <w:rStyle w:val="Hyperlink"/>
                <w:noProof/>
                <w:lang w:val="en-US"/>
              </w:rPr>
              <w:t>4.2.2</w:t>
            </w:r>
            <w:r w:rsidR="00433D01" w:rsidRPr="00BC78EC">
              <w:rPr>
                <w:rStyle w:val="Hyperlink"/>
                <w:noProof/>
              </w:rPr>
              <w:t xml:space="preserve"> Kebutuhan Non-Fungsional</w:t>
            </w:r>
            <w:r w:rsidR="00433D01">
              <w:rPr>
                <w:noProof/>
                <w:webHidden/>
              </w:rPr>
              <w:tab/>
            </w:r>
            <w:r w:rsidR="00433D01">
              <w:rPr>
                <w:noProof/>
                <w:webHidden/>
              </w:rPr>
              <w:fldChar w:fldCharType="begin"/>
            </w:r>
            <w:r w:rsidR="00433D01">
              <w:rPr>
                <w:noProof/>
                <w:webHidden/>
              </w:rPr>
              <w:instrText xml:space="preserve"> PAGEREF _Toc25999909 \h </w:instrText>
            </w:r>
            <w:r w:rsidR="00433D01">
              <w:rPr>
                <w:noProof/>
                <w:webHidden/>
              </w:rPr>
            </w:r>
            <w:r w:rsidR="00433D01">
              <w:rPr>
                <w:noProof/>
                <w:webHidden/>
              </w:rPr>
              <w:fldChar w:fldCharType="separate"/>
            </w:r>
            <w:r w:rsidR="00626720">
              <w:rPr>
                <w:noProof/>
                <w:webHidden/>
              </w:rPr>
              <w:t>13</w:t>
            </w:r>
            <w:r w:rsidR="00433D01">
              <w:rPr>
                <w:noProof/>
                <w:webHidden/>
              </w:rPr>
              <w:fldChar w:fldCharType="end"/>
            </w:r>
          </w:hyperlink>
        </w:p>
        <w:p w14:paraId="3D6A9BD6" w14:textId="77777777" w:rsidR="00433D01" w:rsidRDefault="00A24A4A">
          <w:pPr>
            <w:pStyle w:val="TOC2"/>
            <w:rPr>
              <w:rFonts w:asciiTheme="minorHAnsi" w:eastAsiaTheme="minorEastAsia" w:hAnsiTheme="minorHAnsi" w:cstheme="minorBidi"/>
              <w:noProof/>
              <w:sz w:val="22"/>
              <w:lang w:eastAsia="id-ID"/>
            </w:rPr>
          </w:pPr>
          <w:hyperlink w:anchor="_Toc25999910" w:history="1">
            <w:r w:rsidR="00433D01" w:rsidRPr="00BC78EC">
              <w:rPr>
                <w:rStyle w:val="Hyperlink"/>
                <w:noProof/>
                <w:lang w:val="en-US"/>
              </w:rPr>
              <w:t>4.3</w:t>
            </w:r>
            <w:r w:rsidR="00433D01" w:rsidRPr="00BC78EC">
              <w:rPr>
                <w:rStyle w:val="Hyperlink"/>
                <w:noProof/>
              </w:rPr>
              <w:t xml:space="preserve"> Perancangan Implementasi Metode </w:t>
            </w:r>
            <w:r w:rsidR="00433D01" w:rsidRPr="00BC78EC">
              <w:rPr>
                <w:rStyle w:val="Hyperlink"/>
                <w:i/>
                <w:noProof/>
              </w:rPr>
              <w:t>Fingerprinting</w:t>
            </w:r>
            <w:r w:rsidR="00433D01">
              <w:rPr>
                <w:noProof/>
                <w:webHidden/>
              </w:rPr>
              <w:tab/>
            </w:r>
            <w:r w:rsidR="00433D01">
              <w:rPr>
                <w:noProof/>
                <w:webHidden/>
              </w:rPr>
              <w:fldChar w:fldCharType="begin"/>
            </w:r>
            <w:r w:rsidR="00433D01">
              <w:rPr>
                <w:noProof/>
                <w:webHidden/>
              </w:rPr>
              <w:instrText xml:space="preserve"> PAGEREF _Toc25999910 \h </w:instrText>
            </w:r>
            <w:r w:rsidR="00433D01">
              <w:rPr>
                <w:noProof/>
                <w:webHidden/>
              </w:rPr>
            </w:r>
            <w:r w:rsidR="00433D01">
              <w:rPr>
                <w:noProof/>
                <w:webHidden/>
              </w:rPr>
              <w:fldChar w:fldCharType="separate"/>
            </w:r>
            <w:r w:rsidR="00626720">
              <w:rPr>
                <w:noProof/>
                <w:webHidden/>
              </w:rPr>
              <w:t>14</w:t>
            </w:r>
            <w:r w:rsidR="00433D01">
              <w:rPr>
                <w:noProof/>
                <w:webHidden/>
              </w:rPr>
              <w:fldChar w:fldCharType="end"/>
            </w:r>
          </w:hyperlink>
        </w:p>
        <w:p w14:paraId="3DE93B8E" w14:textId="77777777" w:rsidR="00433D01" w:rsidRDefault="00A24A4A">
          <w:pPr>
            <w:pStyle w:val="TOC3"/>
            <w:rPr>
              <w:rFonts w:asciiTheme="minorHAnsi" w:eastAsiaTheme="minorEastAsia" w:hAnsiTheme="minorHAnsi" w:cstheme="minorBidi"/>
              <w:noProof/>
              <w:sz w:val="22"/>
              <w:lang w:eastAsia="id-ID"/>
            </w:rPr>
          </w:pPr>
          <w:hyperlink w:anchor="_Toc25999911" w:history="1">
            <w:r w:rsidR="00433D01" w:rsidRPr="00BC78EC">
              <w:rPr>
                <w:rStyle w:val="Hyperlink"/>
                <w:noProof/>
                <w:lang w:val="en-US"/>
              </w:rPr>
              <w:t>4.3.1</w:t>
            </w:r>
            <w:r w:rsidR="00433D01" w:rsidRPr="00BC78EC">
              <w:rPr>
                <w:rStyle w:val="Hyperlink"/>
                <w:noProof/>
              </w:rPr>
              <w:t xml:space="preserve"> Pengumpulan Data Pola sinyal</w:t>
            </w:r>
            <w:r w:rsidR="00433D01">
              <w:rPr>
                <w:noProof/>
                <w:webHidden/>
              </w:rPr>
              <w:tab/>
            </w:r>
            <w:r w:rsidR="00433D01">
              <w:rPr>
                <w:noProof/>
                <w:webHidden/>
              </w:rPr>
              <w:fldChar w:fldCharType="begin"/>
            </w:r>
            <w:r w:rsidR="00433D01">
              <w:rPr>
                <w:noProof/>
                <w:webHidden/>
              </w:rPr>
              <w:instrText xml:space="preserve"> PAGEREF _Toc25999911 \h </w:instrText>
            </w:r>
            <w:r w:rsidR="00433D01">
              <w:rPr>
                <w:noProof/>
                <w:webHidden/>
              </w:rPr>
            </w:r>
            <w:r w:rsidR="00433D01">
              <w:rPr>
                <w:noProof/>
                <w:webHidden/>
              </w:rPr>
              <w:fldChar w:fldCharType="separate"/>
            </w:r>
            <w:r w:rsidR="00626720">
              <w:rPr>
                <w:noProof/>
                <w:webHidden/>
              </w:rPr>
              <w:t>14</w:t>
            </w:r>
            <w:r w:rsidR="00433D01">
              <w:rPr>
                <w:noProof/>
                <w:webHidden/>
              </w:rPr>
              <w:fldChar w:fldCharType="end"/>
            </w:r>
          </w:hyperlink>
        </w:p>
        <w:p w14:paraId="379E961F" w14:textId="77777777" w:rsidR="00433D01" w:rsidRDefault="00A24A4A">
          <w:pPr>
            <w:pStyle w:val="TOC3"/>
            <w:rPr>
              <w:rFonts w:asciiTheme="minorHAnsi" w:eastAsiaTheme="minorEastAsia" w:hAnsiTheme="minorHAnsi" w:cstheme="minorBidi"/>
              <w:noProof/>
              <w:sz w:val="22"/>
              <w:lang w:eastAsia="id-ID"/>
            </w:rPr>
          </w:pPr>
          <w:hyperlink w:anchor="_Toc25999912" w:history="1">
            <w:r w:rsidR="00433D01" w:rsidRPr="00BC78EC">
              <w:rPr>
                <w:rStyle w:val="Hyperlink"/>
                <w:noProof/>
              </w:rPr>
              <w:t xml:space="preserve">4.3.2 Pelacakan Ruangan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2 \h </w:instrText>
            </w:r>
            <w:r w:rsidR="00433D01">
              <w:rPr>
                <w:noProof/>
                <w:webHidden/>
              </w:rPr>
            </w:r>
            <w:r w:rsidR="00433D01">
              <w:rPr>
                <w:noProof/>
                <w:webHidden/>
              </w:rPr>
              <w:fldChar w:fldCharType="separate"/>
            </w:r>
            <w:r w:rsidR="00626720">
              <w:rPr>
                <w:noProof/>
                <w:webHidden/>
              </w:rPr>
              <w:t>17</w:t>
            </w:r>
            <w:r w:rsidR="00433D01">
              <w:rPr>
                <w:noProof/>
                <w:webHidden/>
              </w:rPr>
              <w:fldChar w:fldCharType="end"/>
            </w:r>
          </w:hyperlink>
        </w:p>
        <w:p w14:paraId="59F1ED71" w14:textId="77777777" w:rsidR="00433D01" w:rsidRDefault="00A24A4A">
          <w:pPr>
            <w:pStyle w:val="TOC2"/>
            <w:rPr>
              <w:rFonts w:asciiTheme="minorHAnsi" w:eastAsiaTheme="minorEastAsia" w:hAnsiTheme="minorHAnsi" w:cstheme="minorBidi"/>
              <w:noProof/>
              <w:sz w:val="22"/>
              <w:lang w:eastAsia="id-ID"/>
            </w:rPr>
          </w:pPr>
          <w:hyperlink w:anchor="_Toc25999913" w:history="1">
            <w:r w:rsidR="00433D01" w:rsidRPr="00BC78EC">
              <w:rPr>
                <w:rStyle w:val="Hyperlink"/>
                <w:noProof/>
              </w:rPr>
              <w:t>4.4 Perancangan Parameter Pengujian</w:t>
            </w:r>
            <w:r w:rsidR="00433D01">
              <w:rPr>
                <w:noProof/>
                <w:webHidden/>
              </w:rPr>
              <w:tab/>
            </w:r>
            <w:r w:rsidR="00433D01">
              <w:rPr>
                <w:noProof/>
                <w:webHidden/>
              </w:rPr>
              <w:fldChar w:fldCharType="begin"/>
            </w:r>
            <w:r w:rsidR="00433D01">
              <w:rPr>
                <w:noProof/>
                <w:webHidden/>
              </w:rPr>
              <w:instrText xml:space="preserve"> PAGEREF _Toc25999913 \h </w:instrText>
            </w:r>
            <w:r w:rsidR="00433D01">
              <w:rPr>
                <w:noProof/>
                <w:webHidden/>
              </w:rPr>
            </w:r>
            <w:r w:rsidR="00433D01">
              <w:rPr>
                <w:noProof/>
                <w:webHidden/>
              </w:rPr>
              <w:fldChar w:fldCharType="separate"/>
            </w:r>
            <w:r w:rsidR="00626720">
              <w:rPr>
                <w:noProof/>
                <w:webHidden/>
              </w:rPr>
              <w:t>19</w:t>
            </w:r>
            <w:r w:rsidR="00433D01">
              <w:rPr>
                <w:noProof/>
                <w:webHidden/>
              </w:rPr>
              <w:fldChar w:fldCharType="end"/>
            </w:r>
          </w:hyperlink>
        </w:p>
        <w:p w14:paraId="312EDB26" w14:textId="77777777" w:rsidR="00433D01" w:rsidRDefault="00A24A4A">
          <w:pPr>
            <w:pStyle w:val="TOC3"/>
            <w:rPr>
              <w:rFonts w:asciiTheme="minorHAnsi" w:eastAsiaTheme="minorEastAsia" w:hAnsiTheme="minorHAnsi" w:cstheme="minorBidi"/>
              <w:noProof/>
              <w:sz w:val="22"/>
              <w:lang w:eastAsia="id-ID"/>
            </w:rPr>
          </w:pPr>
          <w:hyperlink w:anchor="_Toc25999914" w:history="1">
            <w:r w:rsidR="00433D01" w:rsidRPr="00BC78EC">
              <w:rPr>
                <w:rStyle w:val="Hyperlink"/>
                <w:noProof/>
              </w:rPr>
              <w:t>4.4.1 Akurasi Kesalahan Pelacakan Secara Umum</w:t>
            </w:r>
            <w:r w:rsidR="00433D01">
              <w:rPr>
                <w:noProof/>
                <w:webHidden/>
              </w:rPr>
              <w:tab/>
            </w:r>
            <w:r w:rsidR="00433D01">
              <w:rPr>
                <w:noProof/>
                <w:webHidden/>
              </w:rPr>
              <w:fldChar w:fldCharType="begin"/>
            </w:r>
            <w:r w:rsidR="00433D01">
              <w:rPr>
                <w:noProof/>
                <w:webHidden/>
              </w:rPr>
              <w:instrText xml:space="preserve"> PAGEREF _Toc25999914 \h </w:instrText>
            </w:r>
            <w:r w:rsidR="00433D01">
              <w:rPr>
                <w:noProof/>
                <w:webHidden/>
              </w:rPr>
            </w:r>
            <w:r w:rsidR="00433D01">
              <w:rPr>
                <w:noProof/>
                <w:webHidden/>
              </w:rPr>
              <w:fldChar w:fldCharType="separate"/>
            </w:r>
            <w:r w:rsidR="00626720">
              <w:rPr>
                <w:noProof/>
                <w:webHidden/>
              </w:rPr>
              <w:t>19</w:t>
            </w:r>
            <w:r w:rsidR="00433D01">
              <w:rPr>
                <w:noProof/>
                <w:webHidden/>
              </w:rPr>
              <w:fldChar w:fldCharType="end"/>
            </w:r>
          </w:hyperlink>
        </w:p>
        <w:p w14:paraId="6D9A0523" w14:textId="77777777" w:rsidR="00433D01" w:rsidRDefault="00A24A4A">
          <w:pPr>
            <w:pStyle w:val="TOC3"/>
            <w:rPr>
              <w:rFonts w:asciiTheme="minorHAnsi" w:eastAsiaTheme="minorEastAsia" w:hAnsiTheme="minorHAnsi" w:cstheme="minorBidi"/>
              <w:noProof/>
              <w:sz w:val="22"/>
              <w:lang w:eastAsia="id-ID"/>
            </w:rPr>
          </w:pPr>
          <w:hyperlink w:anchor="_Toc25999915" w:history="1">
            <w:r w:rsidR="00433D01" w:rsidRPr="00BC78EC">
              <w:rPr>
                <w:rStyle w:val="Hyperlink"/>
                <w:noProof/>
              </w:rPr>
              <w:t>4.4.2 Akurasi Kesalahan per sub-lokasi dalam ruang</w:t>
            </w:r>
            <w:r w:rsidR="00433D01">
              <w:rPr>
                <w:noProof/>
                <w:webHidden/>
              </w:rPr>
              <w:tab/>
            </w:r>
            <w:r w:rsidR="00433D01">
              <w:rPr>
                <w:noProof/>
                <w:webHidden/>
              </w:rPr>
              <w:fldChar w:fldCharType="begin"/>
            </w:r>
            <w:r w:rsidR="00433D01">
              <w:rPr>
                <w:noProof/>
                <w:webHidden/>
              </w:rPr>
              <w:instrText xml:space="preserve"> PAGEREF _Toc25999915 \h </w:instrText>
            </w:r>
            <w:r w:rsidR="00433D01">
              <w:rPr>
                <w:noProof/>
                <w:webHidden/>
              </w:rPr>
            </w:r>
            <w:r w:rsidR="00433D01">
              <w:rPr>
                <w:noProof/>
                <w:webHidden/>
              </w:rPr>
              <w:fldChar w:fldCharType="separate"/>
            </w:r>
            <w:r w:rsidR="00626720">
              <w:rPr>
                <w:noProof/>
                <w:webHidden/>
              </w:rPr>
              <w:t>20</w:t>
            </w:r>
            <w:r w:rsidR="00433D01">
              <w:rPr>
                <w:noProof/>
                <w:webHidden/>
              </w:rPr>
              <w:fldChar w:fldCharType="end"/>
            </w:r>
          </w:hyperlink>
        </w:p>
        <w:p w14:paraId="48C402BB" w14:textId="77777777" w:rsidR="00433D01" w:rsidRDefault="00A24A4A">
          <w:pPr>
            <w:pStyle w:val="TOC2"/>
            <w:rPr>
              <w:rFonts w:asciiTheme="minorHAnsi" w:eastAsiaTheme="minorEastAsia" w:hAnsiTheme="minorHAnsi" w:cstheme="minorBidi"/>
              <w:noProof/>
              <w:sz w:val="22"/>
              <w:lang w:eastAsia="id-ID"/>
            </w:rPr>
          </w:pPr>
          <w:hyperlink w:anchor="_Toc25999916" w:history="1">
            <w:r w:rsidR="00433D01" w:rsidRPr="00BC78EC">
              <w:rPr>
                <w:rStyle w:val="Hyperlink"/>
                <w:noProof/>
              </w:rPr>
              <w:t>4.5 Perancangan Sistem</w:t>
            </w:r>
            <w:r w:rsidR="00433D01">
              <w:rPr>
                <w:noProof/>
                <w:webHidden/>
              </w:rPr>
              <w:tab/>
            </w:r>
            <w:r w:rsidR="00433D01">
              <w:rPr>
                <w:noProof/>
                <w:webHidden/>
              </w:rPr>
              <w:fldChar w:fldCharType="begin"/>
            </w:r>
            <w:r w:rsidR="00433D01">
              <w:rPr>
                <w:noProof/>
                <w:webHidden/>
              </w:rPr>
              <w:instrText xml:space="preserve"> PAGEREF _Toc25999916 \h </w:instrText>
            </w:r>
            <w:r w:rsidR="00433D01">
              <w:rPr>
                <w:noProof/>
                <w:webHidden/>
              </w:rPr>
            </w:r>
            <w:r w:rsidR="00433D01">
              <w:rPr>
                <w:noProof/>
                <w:webHidden/>
              </w:rPr>
              <w:fldChar w:fldCharType="separate"/>
            </w:r>
            <w:r w:rsidR="00626720">
              <w:rPr>
                <w:noProof/>
                <w:webHidden/>
              </w:rPr>
              <w:t>21</w:t>
            </w:r>
            <w:r w:rsidR="00433D01">
              <w:rPr>
                <w:noProof/>
                <w:webHidden/>
              </w:rPr>
              <w:fldChar w:fldCharType="end"/>
            </w:r>
          </w:hyperlink>
        </w:p>
        <w:p w14:paraId="22A992E2" w14:textId="77777777" w:rsidR="00433D01" w:rsidRDefault="00A24A4A">
          <w:pPr>
            <w:pStyle w:val="TOC3"/>
            <w:rPr>
              <w:rFonts w:asciiTheme="minorHAnsi" w:eastAsiaTheme="minorEastAsia" w:hAnsiTheme="minorHAnsi" w:cstheme="minorBidi"/>
              <w:noProof/>
              <w:sz w:val="22"/>
              <w:lang w:eastAsia="id-ID"/>
            </w:rPr>
          </w:pPr>
          <w:hyperlink w:anchor="_Toc25999917" w:history="1">
            <w:r w:rsidR="00433D01" w:rsidRPr="00BC78EC">
              <w:rPr>
                <w:rStyle w:val="Hyperlink"/>
                <w:noProof/>
              </w:rPr>
              <w:t>4.5.1 Pengumpulan Data Pola Sinyal</w:t>
            </w:r>
            <w:r w:rsidR="00433D01">
              <w:rPr>
                <w:noProof/>
                <w:webHidden/>
              </w:rPr>
              <w:tab/>
            </w:r>
            <w:r w:rsidR="00433D01">
              <w:rPr>
                <w:noProof/>
                <w:webHidden/>
              </w:rPr>
              <w:fldChar w:fldCharType="begin"/>
            </w:r>
            <w:r w:rsidR="00433D01">
              <w:rPr>
                <w:noProof/>
                <w:webHidden/>
              </w:rPr>
              <w:instrText xml:space="preserve"> PAGEREF _Toc25999917 \h </w:instrText>
            </w:r>
            <w:r w:rsidR="00433D01">
              <w:rPr>
                <w:noProof/>
                <w:webHidden/>
              </w:rPr>
            </w:r>
            <w:r w:rsidR="00433D01">
              <w:rPr>
                <w:noProof/>
                <w:webHidden/>
              </w:rPr>
              <w:fldChar w:fldCharType="separate"/>
            </w:r>
            <w:r w:rsidR="00626720">
              <w:rPr>
                <w:noProof/>
                <w:webHidden/>
              </w:rPr>
              <w:t>21</w:t>
            </w:r>
            <w:r w:rsidR="00433D01">
              <w:rPr>
                <w:noProof/>
                <w:webHidden/>
              </w:rPr>
              <w:fldChar w:fldCharType="end"/>
            </w:r>
          </w:hyperlink>
        </w:p>
        <w:p w14:paraId="5E749E7F" w14:textId="77777777" w:rsidR="00433D01" w:rsidRDefault="00A24A4A">
          <w:pPr>
            <w:pStyle w:val="TOC3"/>
            <w:rPr>
              <w:rFonts w:asciiTheme="minorHAnsi" w:eastAsiaTheme="minorEastAsia" w:hAnsiTheme="minorHAnsi" w:cstheme="minorBidi"/>
              <w:noProof/>
              <w:sz w:val="22"/>
              <w:lang w:eastAsia="id-ID"/>
            </w:rPr>
          </w:pPr>
          <w:hyperlink w:anchor="_Toc25999918" w:history="1">
            <w:r w:rsidR="00433D01" w:rsidRPr="00BC78EC">
              <w:rPr>
                <w:rStyle w:val="Hyperlink"/>
                <w:noProof/>
              </w:rPr>
              <w:t xml:space="preserve">4.5.2 Pelacakan Lokasi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8 \h </w:instrText>
            </w:r>
            <w:r w:rsidR="00433D01">
              <w:rPr>
                <w:noProof/>
                <w:webHidden/>
              </w:rPr>
            </w:r>
            <w:r w:rsidR="00433D01">
              <w:rPr>
                <w:noProof/>
                <w:webHidden/>
              </w:rPr>
              <w:fldChar w:fldCharType="separate"/>
            </w:r>
            <w:r w:rsidR="00626720">
              <w:rPr>
                <w:noProof/>
                <w:webHidden/>
              </w:rPr>
              <w:t>22</w:t>
            </w:r>
            <w:r w:rsidR="00433D01">
              <w:rPr>
                <w:noProof/>
                <w:webHidden/>
              </w:rPr>
              <w:fldChar w:fldCharType="end"/>
            </w:r>
          </w:hyperlink>
        </w:p>
        <w:p w14:paraId="3AF16965" w14:textId="77777777" w:rsidR="00433D01" w:rsidRDefault="00A24A4A">
          <w:pPr>
            <w:pStyle w:val="TOC2"/>
            <w:rPr>
              <w:rFonts w:asciiTheme="minorHAnsi" w:eastAsiaTheme="minorEastAsia" w:hAnsiTheme="minorHAnsi" w:cstheme="minorBidi"/>
              <w:noProof/>
              <w:sz w:val="22"/>
              <w:lang w:eastAsia="id-ID"/>
            </w:rPr>
          </w:pPr>
          <w:hyperlink w:anchor="_Toc25999919" w:history="1">
            <w:r w:rsidR="00433D01" w:rsidRPr="00BC78EC">
              <w:rPr>
                <w:rStyle w:val="Hyperlink"/>
                <w:noProof/>
              </w:rPr>
              <w:t>4.6 Perancangan Skenario Pengujian</w:t>
            </w:r>
            <w:r w:rsidR="00433D01">
              <w:rPr>
                <w:noProof/>
                <w:webHidden/>
              </w:rPr>
              <w:tab/>
            </w:r>
            <w:r w:rsidR="00433D01">
              <w:rPr>
                <w:noProof/>
                <w:webHidden/>
              </w:rPr>
              <w:fldChar w:fldCharType="begin"/>
            </w:r>
            <w:r w:rsidR="00433D01">
              <w:rPr>
                <w:noProof/>
                <w:webHidden/>
              </w:rPr>
              <w:instrText xml:space="preserve"> PAGEREF _Toc25999919 \h </w:instrText>
            </w:r>
            <w:r w:rsidR="00433D01">
              <w:rPr>
                <w:noProof/>
                <w:webHidden/>
              </w:rPr>
            </w:r>
            <w:r w:rsidR="00433D01">
              <w:rPr>
                <w:noProof/>
                <w:webHidden/>
              </w:rPr>
              <w:fldChar w:fldCharType="separate"/>
            </w:r>
            <w:r w:rsidR="00626720">
              <w:rPr>
                <w:noProof/>
                <w:webHidden/>
              </w:rPr>
              <w:t>24</w:t>
            </w:r>
            <w:r w:rsidR="00433D01">
              <w:rPr>
                <w:noProof/>
                <w:webHidden/>
              </w:rPr>
              <w:fldChar w:fldCharType="end"/>
            </w:r>
          </w:hyperlink>
        </w:p>
        <w:p w14:paraId="5A6519D0" w14:textId="77777777" w:rsidR="00433D01" w:rsidRDefault="00A24A4A">
          <w:pPr>
            <w:pStyle w:val="TOC1"/>
            <w:rPr>
              <w:rFonts w:asciiTheme="minorHAnsi" w:eastAsiaTheme="minorEastAsia" w:hAnsiTheme="minorHAnsi" w:cstheme="minorBidi"/>
              <w:sz w:val="22"/>
              <w:lang w:eastAsia="id-ID"/>
            </w:rPr>
          </w:pPr>
          <w:hyperlink w:anchor="_Toc25999920" w:history="1">
            <w:r w:rsidR="00433D01" w:rsidRPr="00BC78EC">
              <w:rPr>
                <w:rStyle w:val="Hyperlink"/>
                <w:lang w:val="en-US"/>
              </w:rPr>
              <w:t>BAB 5 PEMBAHASAN</w:t>
            </w:r>
            <w:r w:rsidR="00433D01">
              <w:rPr>
                <w:webHidden/>
              </w:rPr>
              <w:tab/>
            </w:r>
            <w:r w:rsidR="00433D01">
              <w:rPr>
                <w:webHidden/>
              </w:rPr>
              <w:fldChar w:fldCharType="begin"/>
            </w:r>
            <w:r w:rsidR="00433D01">
              <w:rPr>
                <w:webHidden/>
              </w:rPr>
              <w:instrText xml:space="preserve"> PAGEREF _Toc25999920 \h </w:instrText>
            </w:r>
            <w:r w:rsidR="00433D01">
              <w:rPr>
                <w:webHidden/>
              </w:rPr>
            </w:r>
            <w:r w:rsidR="00433D01">
              <w:rPr>
                <w:webHidden/>
              </w:rPr>
              <w:fldChar w:fldCharType="separate"/>
            </w:r>
            <w:r w:rsidR="00626720">
              <w:rPr>
                <w:webHidden/>
              </w:rPr>
              <w:t>27</w:t>
            </w:r>
            <w:r w:rsidR="00433D01">
              <w:rPr>
                <w:webHidden/>
              </w:rPr>
              <w:fldChar w:fldCharType="end"/>
            </w:r>
          </w:hyperlink>
        </w:p>
        <w:p w14:paraId="739C1D65" w14:textId="77777777" w:rsidR="00433D01" w:rsidRDefault="00A24A4A">
          <w:pPr>
            <w:pStyle w:val="TOC2"/>
            <w:rPr>
              <w:rFonts w:asciiTheme="minorHAnsi" w:eastAsiaTheme="minorEastAsia" w:hAnsiTheme="minorHAnsi" w:cstheme="minorBidi"/>
              <w:noProof/>
              <w:sz w:val="22"/>
              <w:lang w:eastAsia="id-ID"/>
            </w:rPr>
          </w:pPr>
          <w:hyperlink w:anchor="_Toc25999921" w:history="1">
            <w:r w:rsidR="00433D01" w:rsidRPr="00BC78EC">
              <w:rPr>
                <w:rStyle w:val="Hyperlink"/>
                <w:noProof/>
                <w:lang w:val="en-US"/>
              </w:rPr>
              <w:t>5.1 Subbab Lima Satu</w:t>
            </w:r>
            <w:r w:rsidR="00433D01">
              <w:rPr>
                <w:noProof/>
                <w:webHidden/>
              </w:rPr>
              <w:tab/>
            </w:r>
            <w:r w:rsidR="00433D01">
              <w:rPr>
                <w:noProof/>
                <w:webHidden/>
              </w:rPr>
              <w:fldChar w:fldCharType="begin"/>
            </w:r>
            <w:r w:rsidR="00433D01">
              <w:rPr>
                <w:noProof/>
                <w:webHidden/>
              </w:rPr>
              <w:instrText xml:space="preserve"> PAGEREF _Toc25999921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4720ADEB" w14:textId="77777777" w:rsidR="00433D01" w:rsidRDefault="00A24A4A">
          <w:pPr>
            <w:pStyle w:val="TOC3"/>
            <w:rPr>
              <w:rFonts w:asciiTheme="minorHAnsi" w:eastAsiaTheme="minorEastAsia" w:hAnsiTheme="minorHAnsi" w:cstheme="minorBidi"/>
              <w:noProof/>
              <w:sz w:val="22"/>
              <w:lang w:eastAsia="id-ID"/>
            </w:rPr>
          </w:pPr>
          <w:hyperlink w:anchor="_Toc25999922" w:history="1">
            <w:r w:rsidR="00433D01" w:rsidRPr="00BC78EC">
              <w:rPr>
                <w:rStyle w:val="Hyperlink"/>
                <w:noProof/>
                <w:lang w:val="en-US"/>
              </w:rPr>
              <w:t>5.1.1 Subbab Lima Satu Satu</w:t>
            </w:r>
            <w:r w:rsidR="00433D01">
              <w:rPr>
                <w:noProof/>
                <w:webHidden/>
              </w:rPr>
              <w:tab/>
            </w:r>
            <w:r w:rsidR="00433D01">
              <w:rPr>
                <w:noProof/>
                <w:webHidden/>
              </w:rPr>
              <w:fldChar w:fldCharType="begin"/>
            </w:r>
            <w:r w:rsidR="00433D01">
              <w:rPr>
                <w:noProof/>
                <w:webHidden/>
              </w:rPr>
              <w:instrText xml:space="preserve"> PAGEREF _Toc25999922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4BBCDE85" w14:textId="77777777" w:rsidR="00433D01" w:rsidRDefault="00A24A4A">
          <w:pPr>
            <w:pStyle w:val="TOC3"/>
            <w:rPr>
              <w:rFonts w:asciiTheme="minorHAnsi" w:eastAsiaTheme="minorEastAsia" w:hAnsiTheme="minorHAnsi" w:cstheme="minorBidi"/>
              <w:noProof/>
              <w:sz w:val="22"/>
              <w:lang w:eastAsia="id-ID"/>
            </w:rPr>
          </w:pPr>
          <w:hyperlink w:anchor="_Toc25999923" w:history="1">
            <w:r w:rsidR="00433D01" w:rsidRPr="00BC78EC">
              <w:rPr>
                <w:rStyle w:val="Hyperlink"/>
                <w:noProof/>
                <w:lang w:val="en-US"/>
              </w:rPr>
              <w:t>5.1.2 Subbab Lima Satu Dua</w:t>
            </w:r>
            <w:r w:rsidR="00433D01">
              <w:rPr>
                <w:noProof/>
                <w:webHidden/>
              </w:rPr>
              <w:tab/>
            </w:r>
            <w:r w:rsidR="00433D01">
              <w:rPr>
                <w:noProof/>
                <w:webHidden/>
              </w:rPr>
              <w:fldChar w:fldCharType="begin"/>
            </w:r>
            <w:r w:rsidR="00433D01">
              <w:rPr>
                <w:noProof/>
                <w:webHidden/>
              </w:rPr>
              <w:instrText xml:space="preserve"> PAGEREF _Toc25999923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27B17F77" w14:textId="77777777" w:rsidR="00433D01" w:rsidRDefault="00A24A4A">
          <w:pPr>
            <w:pStyle w:val="TOC2"/>
            <w:rPr>
              <w:rFonts w:asciiTheme="minorHAnsi" w:eastAsiaTheme="minorEastAsia" w:hAnsiTheme="minorHAnsi" w:cstheme="minorBidi"/>
              <w:noProof/>
              <w:sz w:val="22"/>
              <w:lang w:eastAsia="id-ID"/>
            </w:rPr>
          </w:pPr>
          <w:hyperlink w:anchor="_Toc25999924" w:history="1">
            <w:r w:rsidR="00433D01" w:rsidRPr="00BC78EC">
              <w:rPr>
                <w:rStyle w:val="Hyperlink"/>
                <w:noProof/>
                <w:lang w:val="en-US"/>
              </w:rPr>
              <w:t>5.2 Subbab Lima Dua</w:t>
            </w:r>
            <w:r w:rsidR="00433D01">
              <w:rPr>
                <w:noProof/>
                <w:webHidden/>
              </w:rPr>
              <w:tab/>
            </w:r>
            <w:r w:rsidR="00433D01">
              <w:rPr>
                <w:noProof/>
                <w:webHidden/>
              </w:rPr>
              <w:fldChar w:fldCharType="begin"/>
            </w:r>
            <w:r w:rsidR="00433D01">
              <w:rPr>
                <w:noProof/>
                <w:webHidden/>
              </w:rPr>
              <w:instrText xml:space="preserve"> PAGEREF _Toc25999924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5F73C854" w14:textId="77777777" w:rsidR="00433D01" w:rsidRDefault="00A24A4A">
          <w:pPr>
            <w:pStyle w:val="TOC3"/>
            <w:rPr>
              <w:rFonts w:asciiTheme="minorHAnsi" w:eastAsiaTheme="minorEastAsia" w:hAnsiTheme="minorHAnsi" w:cstheme="minorBidi"/>
              <w:noProof/>
              <w:sz w:val="22"/>
              <w:lang w:eastAsia="id-ID"/>
            </w:rPr>
          </w:pPr>
          <w:hyperlink w:anchor="_Toc25999925" w:history="1">
            <w:r w:rsidR="00433D01" w:rsidRPr="00BC78EC">
              <w:rPr>
                <w:rStyle w:val="Hyperlink"/>
                <w:noProof/>
                <w:lang w:val="en-US"/>
              </w:rPr>
              <w:t>5.2.1 Subbab Lima Dua Satu</w:t>
            </w:r>
            <w:r w:rsidR="00433D01">
              <w:rPr>
                <w:noProof/>
                <w:webHidden/>
              </w:rPr>
              <w:tab/>
            </w:r>
            <w:r w:rsidR="00433D01">
              <w:rPr>
                <w:noProof/>
                <w:webHidden/>
              </w:rPr>
              <w:fldChar w:fldCharType="begin"/>
            </w:r>
            <w:r w:rsidR="00433D01">
              <w:rPr>
                <w:noProof/>
                <w:webHidden/>
              </w:rPr>
              <w:instrText xml:space="preserve"> PAGEREF _Toc25999925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77D91F05" w14:textId="77777777" w:rsidR="00433D01" w:rsidRDefault="00A24A4A">
          <w:pPr>
            <w:pStyle w:val="TOC3"/>
            <w:rPr>
              <w:rFonts w:asciiTheme="minorHAnsi" w:eastAsiaTheme="minorEastAsia" w:hAnsiTheme="minorHAnsi" w:cstheme="minorBidi"/>
              <w:noProof/>
              <w:sz w:val="22"/>
              <w:lang w:eastAsia="id-ID"/>
            </w:rPr>
          </w:pPr>
          <w:hyperlink w:anchor="_Toc25999926" w:history="1">
            <w:r w:rsidR="00433D01" w:rsidRPr="00BC78EC">
              <w:rPr>
                <w:rStyle w:val="Hyperlink"/>
                <w:noProof/>
                <w:lang w:val="en-US"/>
              </w:rPr>
              <w:t>5.2.2 Subbab Lima Dua Dua</w:t>
            </w:r>
            <w:r w:rsidR="00433D01">
              <w:rPr>
                <w:noProof/>
                <w:webHidden/>
              </w:rPr>
              <w:tab/>
            </w:r>
            <w:r w:rsidR="00433D01">
              <w:rPr>
                <w:noProof/>
                <w:webHidden/>
              </w:rPr>
              <w:fldChar w:fldCharType="begin"/>
            </w:r>
            <w:r w:rsidR="00433D01">
              <w:rPr>
                <w:noProof/>
                <w:webHidden/>
              </w:rPr>
              <w:instrText xml:space="preserve"> PAGEREF _Toc25999926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5F880138" w14:textId="77777777" w:rsidR="00433D01" w:rsidRDefault="00A24A4A">
          <w:pPr>
            <w:pStyle w:val="TOC2"/>
            <w:rPr>
              <w:rFonts w:asciiTheme="minorHAnsi" w:eastAsiaTheme="minorEastAsia" w:hAnsiTheme="minorHAnsi" w:cstheme="minorBidi"/>
              <w:noProof/>
              <w:sz w:val="22"/>
              <w:lang w:eastAsia="id-ID"/>
            </w:rPr>
          </w:pPr>
          <w:hyperlink w:anchor="_Toc25999927" w:history="1">
            <w:r w:rsidR="00433D01" w:rsidRPr="00BC78EC">
              <w:rPr>
                <w:rStyle w:val="Hyperlink"/>
                <w:noProof/>
                <w:lang w:val="en-US"/>
              </w:rPr>
              <w:t>5.3 Subbab Lima Tiga</w:t>
            </w:r>
            <w:r w:rsidR="00433D01">
              <w:rPr>
                <w:noProof/>
                <w:webHidden/>
              </w:rPr>
              <w:tab/>
            </w:r>
            <w:r w:rsidR="00433D01">
              <w:rPr>
                <w:noProof/>
                <w:webHidden/>
              </w:rPr>
              <w:fldChar w:fldCharType="begin"/>
            </w:r>
            <w:r w:rsidR="00433D01">
              <w:rPr>
                <w:noProof/>
                <w:webHidden/>
              </w:rPr>
              <w:instrText xml:space="preserve"> PAGEREF _Toc25999927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7FA3ABAA" w14:textId="77777777" w:rsidR="00433D01" w:rsidRDefault="00A24A4A">
          <w:pPr>
            <w:pStyle w:val="TOC3"/>
            <w:rPr>
              <w:rFonts w:asciiTheme="minorHAnsi" w:eastAsiaTheme="minorEastAsia" w:hAnsiTheme="minorHAnsi" w:cstheme="minorBidi"/>
              <w:noProof/>
              <w:sz w:val="22"/>
              <w:lang w:eastAsia="id-ID"/>
            </w:rPr>
          </w:pPr>
          <w:hyperlink w:anchor="_Toc25999928" w:history="1">
            <w:r w:rsidR="00433D01" w:rsidRPr="00BC78EC">
              <w:rPr>
                <w:rStyle w:val="Hyperlink"/>
                <w:noProof/>
                <w:lang w:val="en-US"/>
              </w:rPr>
              <w:t>5.3.1</w:t>
            </w:r>
            <w:r w:rsidR="00433D01" w:rsidRPr="00BC78EC">
              <w:rPr>
                <w:rStyle w:val="Hyperlink"/>
                <w:noProof/>
              </w:rPr>
              <w:t xml:space="preserve"> Contoh </w:t>
            </w:r>
            <w:r w:rsidR="00433D01" w:rsidRPr="00BC78EC">
              <w:rPr>
                <w:rStyle w:val="Hyperlink"/>
                <w:noProof/>
                <w:lang w:val="en-US"/>
              </w:rPr>
              <w:t xml:space="preserve">Struktur </w:t>
            </w:r>
            <w:r w:rsidR="00433D01" w:rsidRPr="00BC78EC">
              <w:rPr>
                <w:rStyle w:val="Hyperlink"/>
                <w:noProof/>
              </w:rPr>
              <w:t>Penelitian Implementatif Pemb</w:t>
            </w:r>
            <w:r w:rsidR="00433D01" w:rsidRPr="00BC78EC">
              <w:rPr>
                <w:rStyle w:val="Hyperlink"/>
                <w:noProof/>
                <w:lang w:val="en-US"/>
              </w:rPr>
              <w:t>angunan</w:t>
            </w:r>
            <w:r w:rsidR="00433D01">
              <w:rPr>
                <w:noProof/>
                <w:webHidden/>
              </w:rPr>
              <w:tab/>
            </w:r>
            <w:r w:rsidR="00433D01">
              <w:rPr>
                <w:noProof/>
                <w:webHidden/>
              </w:rPr>
              <w:fldChar w:fldCharType="begin"/>
            </w:r>
            <w:r w:rsidR="00433D01">
              <w:rPr>
                <w:noProof/>
                <w:webHidden/>
              </w:rPr>
              <w:instrText xml:space="preserve"> PAGEREF _Toc25999928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44FD8F4B" w14:textId="77777777" w:rsidR="00433D01" w:rsidRDefault="00A24A4A">
          <w:pPr>
            <w:pStyle w:val="TOC3"/>
            <w:rPr>
              <w:rFonts w:asciiTheme="minorHAnsi" w:eastAsiaTheme="minorEastAsia" w:hAnsiTheme="minorHAnsi" w:cstheme="minorBidi"/>
              <w:noProof/>
              <w:sz w:val="22"/>
              <w:lang w:eastAsia="id-ID"/>
            </w:rPr>
          </w:pPr>
          <w:hyperlink w:anchor="_Toc25999929" w:history="1">
            <w:r w:rsidR="00433D01" w:rsidRPr="00BC78EC">
              <w:rPr>
                <w:rStyle w:val="Hyperlink"/>
                <w:noProof/>
                <w:lang w:val="en-US"/>
              </w:rPr>
              <w:t>5.3.2 Contoh Struktur Penelitian Nonimplementatif Eksperimental</w:t>
            </w:r>
            <w:r w:rsidR="00433D01">
              <w:rPr>
                <w:noProof/>
                <w:webHidden/>
              </w:rPr>
              <w:tab/>
            </w:r>
            <w:r w:rsidR="00433D01">
              <w:rPr>
                <w:noProof/>
                <w:webHidden/>
              </w:rPr>
              <w:fldChar w:fldCharType="begin"/>
            </w:r>
            <w:r w:rsidR="00433D01">
              <w:rPr>
                <w:noProof/>
                <w:webHidden/>
              </w:rPr>
              <w:instrText xml:space="preserve"> PAGEREF _Toc25999929 \h </w:instrText>
            </w:r>
            <w:r w:rsidR="00433D01">
              <w:rPr>
                <w:noProof/>
                <w:webHidden/>
              </w:rPr>
            </w:r>
            <w:r w:rsidR="00433D01">
              <w:rPr>
                <w:noProof/>
                <w:webHidden/>
              </w:rPr>
              <w:fldChar w:fldCharType="separate"/>
            </w:r>
            <w:r w:rsidR="00626720">
              <w:rPr>
                <w:noProof/>
                <w:webHidden/>
              </w:rPr>
              <w:t>29</w:t>
            </w:r>
            <w:r w:rsidR="00433D01">
              <w:rPr>
                <w:noProof/>
                <w:webHidden/>
              </w:rPr>
              <w:fldChar w:fldCharType="end"/>
            </w:r>
          </w:hyperlink>
        </w:p>
        <w:p w14:paraId="4E6F17DF" w14:textId="77777777" w:rsidR="00433D01" w:rsidRDefault="00A24A4A">
          <w:pPr>
            <w:pStyle w:val="TOC1"/>
            <w:rPr>
              <w:rFonts w:asciiTheme="minorHAnsi" w:eastAsiaTheme="minorEastAsia" w:hAnsiTheme="minorHAnsi" w:cstheme="minorBidi"/>
              <w:sz w:val="22"/>
              <w:lang w:eastAsia="id-ID"/>
            </w:rPr>
          </w:pPr>
          <w:hyperlink w:anchor="_Toc25999930" w:history="1">
            <w:r w:rsidR="00433D01" w:rsidRPr="00BC78EC">
              <w:rPr>
                <w:rStyle w:val="Hyperlink"/>
                <w:lang w:val="en-US"/>
              </w:rPr>
              <w:t>BAB 6 Penutup</w:t>
            </w:r>
            <w:r w:rsidR="00433D01">
              <w:rPr>
                <w:webHidden/>
              </w:rPr>
              <w:tab/>
            </w:r>
            <w:r w:rsidR="00433D01">
              <w:rPr>
                <w:webHidden/>
              </w:rPr>
              <w:fldChar w:fldCharType="begin"/>
            </w:r>
            <w:r w:rsidR="00433D01">
              <w:rPr>
                <w:webHidden/>
              </w:rPr>
              <w:instrText xml:space="preserve"> PAGEREF _Toc25999930 \h </w:instrText>
            </w:r>
            <w:r w:rsidR="00433D01">
              <w:rPr>
                <w:webHidden/>
              </w:rPr>
            </w:r>
            <w:r w:rsidR="00433D01">
              <w:rPr>
                <w:webHidden/>
              </w:rPr>
              <w:fldChar w:fldCharType="separate"/>
            </w:r>
            <w:r w:rsidR="00626720">
              <w:rPr>
                <w:webHidden/>
              </w:rPr>
              <w:t>31</w:t>
            </w:r>
            <w:r w:rsidR="00433D01">
              <w:rPr>
                <w:webHidden/>
              </w:rPr>
              <w:fldChar w:fldCharType="end"/>
            </w:r>
          </w:hyperlink>
        </w:p>
        <w:p w14:paraId="16F3A7DF" w14:textId="77777777" w:rsidR="00433D01" w:rsidRDefault="00A24A4A">
          <w:pPr>
            <w:pStyle w:val="TOC2"/>
            <w:rPr>
              <w:rFonts w:asciiTheme="minorHAnsi" w:eastAsiaTheme="minorEastAsia" w:hAnsiTheme="minorHAnsi" w:cstheme="minorBidi"/>
              <w:noProof/>
              <w:sz w:val="22"/>
              <w:lang w:eastAsia="id-ID"/>
            </w:rPr>
          </w:pPr>
          <w:hyperlink w:anchor="_Toc25999931" w:history="1">
            <w:r w:rsidR="00433D01" w:rsidRPr="00BC78EC">
              <w:rPr>
                <w:rStyle w:val="Hyperlink"/>
                <w:noProof/>
              </w:rPr>
              <w:t>6.1 Kesimpulan</w:t>
            </w:r>
            <w:r w:rsidR="00433D01">
              <w:rPr>
                <w:noProof/>
                <w:webHidden/>
              </w:rPr>
              <w:tab/>
            </w:r>
            <w:r w:rsidR="00433D01">
              <w:rPr>
                <w:noProof/>
                <w:webHidden/>
              </w:rPr>
              <w:fldChar w:fldCharType="begin"/>
            </w:r>
            <w:r w:rsidR="00433D01">
              <w:rPr>
                <w:noProof/>
                <w:webHidden/>
              </w:rPr>
              <w:instrText xml:space="preserve"> PAGEREF _Toc25999931 \h </w:instrText>
            </w:r>
            <w:r w:rsidR="00433D01">
              <w:rPr>
                <w:noProof/>
                <w:webHidden/>
              </w:rPr>
            </w:r>
            <w:r w:rsidR="00433D01">
              <w:rPr>
                <w:noProof/>
                <w:webHidden/>
              </w:rPr>
              <w:fldChar w:fldCharType="separate"/>
            </w:r>
            <w:r w:rsidR="00626720">
              <w:rPr>
                <w:noProof/>
                <w:webHidden/>
              </w:rPr>
              <w:t>31</w:t>
            </w:r>
            <w:r w:rsidR="00433D01">
              <w:rPr>
                <w:noProof/>
                <w:webHidden/>
              </w:rPr>
              <w:fldChar w:fldCharType="end"/>
            </w:r>
          </w:hyperlink>
        </w:p>
        <w:p w14:paraId="1C7BD208" w14:textId="77777777" w:rsidR="00433D01" w:rsidRDefault="00A24A4A">
          <w:pPr>
            <w:pStyle w:val="TOC2"/>
            <w:rPr>
              <w:rFonts w:asciiTheme="minorHAnsi" w:eastAsiaTheme="minorEastAsia" w:hAnsiTheme="minorHAnsi" w:cstheme="minorBidi"/>
              <w:noProof/>
              <w:sz w:val="22"/>
              <w:lang w:eastAsia="id-ID"/>
            </w:rPr>
          </w:pPr>
          <w:hyperlink w:anchor="_Toc25999932" w:history="1">
            <w:r w:rsidR="00433D01" w:rsidRPr="00BC78EC">
              <w:rPr>
                <w:rStyle w:val="Hyperlink"/>
                <w:noProof/>
              </w:rPr>
              <w:t>6.2 Saran</w:t>
            </w:r>
            <w:r w:rsidR="00433D01">
              <w:rPr>
                <w:noProof/>
                <w:webHidden/>
              </w:rPr>
              <w:tab/>
            </w:r>
            <w:r w:rsidR="00433D01">
              <w:rPr>
                <w:noProof/>
                <w:webHidden/>
              </w:rPr>
              <w:fldChar w:fldCharType="begin"/>
            </w:r>
            <w:r w:rsidR="00433D01">
              <w:rPr>
                <w:noProof/>
                <w:webHidden/>
              </w:rPr>
              <w:instrText xml:space="preserve"> PAGEREF _Toc25999932 \h </w:instrText>
            </w:r>
            <w:r w:rsidR="00433D01">
              <w:rPr>
                <w:noProof/>
                <w:webHidden/>
              </w:rPr>
            </w:r>
            <w:r w:rsidR="00433D01">
              <w:rPr>
                <w:noProof/>
                <w:webHidden/>
              </w:rPr>
              <w:fldChar w:fldCharType="separate"/>
            </w:r>
            <w:r w:rsidR="00626720">
              <w:rPr>
                <w:noProof/>
                <w:webHidden/>
              </w:rPr>
              <w:t>31</w:t>
            </w:r>
            <w:r w:rsidR="00433D01">
              <w:rPr>
                <w:noProof/>
                <w:webHidden/>
              </w:rPr>
              <w:fldChar w:fldCharType="end"/>
            </w:r>
          </w:hyperlink>
        </w:p>
        <w:p w14:paraId="55354356" w14:textId="77777777" w:rsidR="00433D01" w:rsidRDefault="00A24A4A">
          <w:pPr>
            <w:pStyle w:val="TOC1"/>
            <w:rPr>
              <w:rFonts w:asciiTheme="minorHAnsi" w:eastAsiaTheme="minorEastAsia" w:hAnsiTheme="minorHAnsi" w:cstheme="minorBidi"/>
              <w:sz w:val="22"/>
              <w:lang w:eastAsia="id-ID"/>
            </w:rPr>
          </w:pPr>
          <w:hyperlink w:anchor="_Toc25999933" w:history="1">
            <w:r w:rsidR="00433D01" w:rsidRPr="00BC78EC">
              <w:rPr>
                <w:rStyle w:val="Hyperlink"/>
              </w:rPr>
              <w:t>DAFTAR REFERENSI</w:t>
            </w:r>
            <w:r w:rsidR="00433D01">
              <w:rPr>
                <w:webHidden/>
              </w:rPr>
              <w:tab/>
            </w:r>
            <w:r w:rsidR="00433D01">
              <w:rPr>
                <w:webHidden/>
              </w:rPr>
              <w:fldChar w:fldCharType="begin"/>
            </w:r>
            <w:r w:rsidR="00433D01">
              <w:rPr>
                <w:webHidden/>
              </w:rPr>
              <w:instrText xml:space="preserve"> PAGEREF _Toc25999933 \h </w:instrText>
            </w:r>
            <w:r w:rsidR="00433D01">
              <w:rPr>
                <w:webHidden/>
              </w:rPr>
            </w:r>
            <w:r w:rsidR="00433D01">
              <w:rPr>
                <w:webHidden/>
              </w:rPr>
              <w:fldChar w:fldCharType="separate"/>
            </w:r>
            <w:r w:rsidR="00626720">
              <w:rPr>
                <w:webHidden/>
              </w:rPr>
              <w:t>32</w:t>
            </w:r>
            <w:r w:rsidR="00433D01">
              <w:rPr>
                <w:webHidden/>
              </w:rPr>
              <w:fldChar w:fldCharType="end"/>
            </w:r>
          </w:hyperlink>
        </w:p>
        <w:p w14:paraId="7765308D" w14:textId="77777777" w:rsidR="00433D01" w:rsidRDefault="00A24A4A">
          <w:pPr>
            <w:pStyle w:val="TOC1"/>
            <w:rPr>
              <w:rFonts w:asciiTheme="minorHAnsi" w:eastAsiaTheme="minorEastAsia" w:hAnsiTheme="minorHAnsi" w:cstheme="minorBidi"/>
              <w:sz w:val="22"/>
              <w:lang w:eastAsia="id-ID"/>
            </w:rPr>
          </w:pPr>
          <w:hyperlink w:anchor="_Toc25999934" w:history="1">
            <w:r w:rsidR="00433D01" w:rsidRPr="00BC78EC">
              <w:rPr>
                <w:rStyle w:val="Hyperlink"/>
                <w:lang w:val="en-US"/>
              </w:rPr>
              <w:t>LAMPIRAN A PERSYARATAN FISIK DAN TATA LETAK</w:t>
            </w:r>
            <w:r w:rsidR="00433D01">
              <w:rPr>
                <w:webHidden/>
              </w:rPr>
              <w:tab/>
            </w:r>
            <w:r w:rsidR="00433D01">
              <w:rPr>
                <w:webHidden/>
              </w:rPr>
              <w:fldChar w:fldCharType="begin"/>
            </w:r>
            <w:r w:rsidR="00433D01">
              <w:rPr>
                <w:webHidden/>
              </w:rPr>
              <w:instrText xml:space="preserve"> PAGEREF _Toc25999934 \h </w:instrText>
            </w:r>
            <w:r w:rsidR="00433D01">
              <w:rPr>
                <w:webHidden/>
              </w:rPr>
            </w:r>
            <w:r w:rsidR="00433D01">
              <w:rPr>
                <w:webHidden/>
              </w:rPr>
              <w:fldChar w:fldCharType="separate"/>
            </w:r>
            <w:r w:rsidR="00626720">
              <w:rPr>
                <w:webHidden/>
              </w:rPr>
              <w:t>35</w:t>
            </w:r>
            <w:r w:rsidR="00433D01">
              <w:rPr>
                <w:webHidden/>
              </w:rPr>
              <w:fldChar w:fldCharType="end"/>
            </w:r>
          </w:hyperlink>
        </w:p>
        <w:p w14:paraId="00048A29" w14:textId="77777777" w:rsidR="00433D01" w:rsidRDefault="00A24A4A">
          <w:pPr>
            <w:pStyle w:val="TOC2"/>
            <w:rPr>
              <w:rFonts w:asciiTheme="minorHAnsi" w:eastAsiaTheme="minorEastAsia" w:hAnsiTheme="minorHAnsi" w:cstheme="minorBidi"/>
              <w:noProof/>
              <w:sz w:val="22"/>
              <w:lang w:eastAsia="id-ID"/>
            </w:rPr>
          </w:pPr>
          <w:hyperlink w:anchor="_Toc25999935" w:history="1">
            <w:r w:rsidR="00433D01" w:rsidRPr="00BC78EC">
              <w:rPr>
                <w:rStyle w:val="Hyperlink"/>
                <w:noProof/>
                <w:lang w:val="en-US"/>
              </w:rPr>
              <w:t>A.1 Kertas</w:t>
            </w:r>
            <w:r w:rsidR="00433D01">
              <w:rPr>
                <w:noProof/>
                <w:webHidden/>
              </w:rPr>
              <w:tab/>
            </w:r>
            <w:r w:rsidR="00433D01">
              <w:rPr>
                <w:noProof/>
                <w:webHidden/>
              </w:rPr>
              <w:fldChar w:fldCharType="begin"/>
            </w:r>
            <w:r w:rsidR="00433D01">
              <w:rPr>
                <w:noProof/>
                <w:webHidden/>
              </w:rPr>
              <w:instrText xml:space="preserve"> PAGEREF _Toc25999935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493500F7" w14:textId="77777777" w:rsidR="00433D01" w:rsidRDefault="00A24A4A">
          <w:pPr>
            <w:pStyle w:val="TOC2"/>
            <w:rPr>
              <w:rFonts w:asciiTheme="minorHAnsi" w:eastAsiaTheme="minorEastAsia" w:hAnsiTheme="minorHAnsi" w:cstheme="minorBidi"/>
              <w:noProof/>
              <w:sz w:val="22"/>
              <w:lang w:eastAsia="id-ID"/>
            </w:rPr>
          </w:pPr>
          <w:hyperlink w:anchor="_Toc25999936" w:history="1">
            <w:r w:rsidR="00433D01" w:rsidRPr="00BC78EC">
              <w:rPr>
                <w:rStyle w:val="Hyperlink"/>
                <w:noProof/>
                <w:lang w:val="en-US"/>
              </w:rPr>
              <w:t>A.2 Margin</w:t>
            </w:r>
            <w:r w:rsidR="00433D01">
              <w:rPr>
                <w:noProof/>
                <w:webHidden/>
              </w:rPr>
              <w:tab/>
            </w:r>
            <w:r w:rsidR="00433D01">
              <w:rPr>
                <w:noProof/>
                <w:webHidden/>
              </w:rPr>
              <w:fldChar w:fldCharType="begin"/>
            </w:r>
            <w:r w:rsidR="00433D01">
              <w:rPr>
                <w:noProof/>
                <w:webHidden/>
              </w:rPr>
              <w:instrText xml:space="preserve"> PAGEREF _Toc25999936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172D4CF" w14:textId="77777777" w:rsidR="00433D01" w:rsidRDefault="00A24A4A">
          <w:pPr>
            <w:pStyle w:val="TOC2"/>
            <w:rPr>
              <w:rFonts w:asciiTheme="minorHAnsi" w:eastAsiaTheme="minorEastAsia" w:hAnsiTheme="minorHAnsi" w:cstheme="minorBidi"/>
              <w:noProof/>
              <w:sz w:val="22"/>
              <w:lang w:eastAsia="id-ID"/>
            </w:rPr>
          </w:pPr>
          <w:hyperlink w:anchor="_Toc25999937" w:history="1">
            <w:r w:rsidR="00433D01" w:rsidRPr="00BC78EC">
              <w:rPr>
                <w:rStyle w:val="Hyperlink"/>
                <w:noProof/>
                <w:lang w:val="en-US"/>
              </w:rPr>
              <w:t>A.3 Jenis dan Ukuran Huruf</w:t>
            </w:r>
            <w:r w:rsidR="00433D01">
              <w:rPr>
                <w:noProof/>
                <w:webHidden/>
              </w:rPr>
              <w:tab/>
            </w:r>
            <w:r w:rsidR="00433D01">
              <w:rPr>
                <w:noProof/>
                <w:webHidden/>
              </w:rPr>
              <w:fldChar w:fldCharType="begin"/>
            </w:r>
            <w:r w:rsidR="00433D01">
              <w:rPr>
                <w:noProof/>
                <w:webHidden/>
              </w:rPr>
              <w:instrText xml:space="preserve"> PAGEREF _Toc25999937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7D5AB8B3" w14:textId="77777777" w:rsidR="00433D01" w:rsidRDefault="00A24A4A">
          <w:pPr>
            <w:pStyle w:val="TOC2"/>
            <w:rPr>
              <w:rFonts w:asciiTheme="minorHAnsi" w:eastAsiaTheme="minorEastAsia" w:hAnsiTheme="minorHAnsi" w:cstheme="minorBidi"/>
              <w:noProof/>
              <w:sz w:val="22"/>
              <w:lang w:eastAsia="id-ID"/>
            </w:rPr>
          </w:pPr>
          <w:hyperlink w:anchor="_Toc25999938" w:history="1">
            <w:r w:rsidR="00433D01" w:rsidRPr="00BC78EC">
              <w:rPr>
                <w:rStyle w:val="Hyperlink"/>
                <w:noProof/>
                <w:lang w:val="en-US"/>
              </w:rPr>
              <w:t>A.4 Spasi</w:t>
            </w:r>
            <w:r w:rsidR="00433D01">
              <w:rPr>
                <w:noProof/>
                <w:webHidden/>
              </w:rPr>
              <w:tab/>
            </w:r>
            <w:r w:rsidR="00433D01">
              <w:rPr>
                <w:noProof/>
                <w:webHidden/>
              </w:rPr>
              <w:fldChar w:fldCharType="begin"/>
            </w:r>
            <w:r w:rsidR="00433D01">
              <w:rPr>
                <w:noProof/>
                <w:webHidden/>
              </w:rPr>
              <w:instrText xml:space="preserve"> PAGEREF _Toc25999938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C6CB160" w14:textId="77777777" w:rsidR="00433D01" w:rsidRDefault="00A24A4A">
          <w:pPr>
            <w:pStyle w:val="TOC2"/>
            <w:rPr>
              <w:rFonts w:asciiTheme="minorHAnsi" w:eastAsiaTheme="minorEastAsia" w:hAnsiTheme="minorHAnsi" w:cstheme="minorBidi"/>
              <w:noProof/>
              <w:sz w:val="22"/>
              <w:lang w:eastAsia="id-ID"/>
            </w:rPr>
          </w:pPr>
          <w:hyperlink w:anchor="_Toc25999939" w:history="1">
            <w:r w:rsidR="00433D01" w:rsidRPr="00BC78EC">
              <w:rPr>
                <w:rStyle w:val="Hyperlink"/>
                <w:noProof/>
                <w:lang w:val="en-US"/>
              </w:rPr>
              <w:t>A.5 Kepala Bab dan Subbab</w:t>
            </w:r>
            <w:r w:rsidR="00433D01">
              <w:rPr>
                <w:noProof/>
                <w:webHidden/>
              </w:rPr>
              <w:tab/>
            </w:r>
            <w:r w:rsidR="00433D01">
              <w:rPr>
                <w:noProof/>
                <w:webHidden/>
              </w:rPr>
              <w:fldChar w:fldCharType="begin"/>
            </w:r>
            <w:r w:rsidR="00433D01">
              <w:rPr>
                <w:noProof/>
                <w:webHidden/>
              </w:rPr>
              <w:instrText xml:space="preserve"> PAGEREF _Toc25999939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0DD7D94" w14:textId="77777777" w:rsidR="00433D01" w:rsidRDefault="00A24A4A">
          <w:pPr>
            <w:pStyle w:val="TOC2"/>
            <w:rPr>
              <w:rFonts w:asciiTheme="minorHAnsi" w:eastAsiaTheme="minorEastAsia" w:hAnsiTheme="minorHAnsi" w:cstheme="minorBidi"/>
              <w:noProof/>
              <w:sz w:val="22"/>
              <w:lang w:eastAsia="id-ID"/>
            </w:rPr>
          </w:pPr>
          <w:hyperlink w:anchor="_Toc25999940" w:history="1">
            <w:r w:rsidR="00433D01" w:rsidRPr="00BC78EC">
              <w:rPr>
                <w:rStyle w:val="Hyperlink"/>
                <w:noProof/>
                <w:lang w:val="en-US"/>
              </w:rPr>
              <w:t>A.6 Nomor Halaman</w:t>
            </w:r>
            <w:r w:rsidR="00433D01">
              <w:rPr>
                <w:noProof/>
                <w:webHidden/>
              </w:rPr>
              <w:tab/>
            </w:r>
            <w:r w:rsidR="00433D01">
              <w:rPr>
                <w:noProof/>
                <w:webHidden/>
              </w:rPr>
              <w:fldChar w:fldCharType="begin"/>
            </w:r>
            <w:r w:rsidR="00433D01">
              <w:rPr>
                <w:noProof/>
                <w:webHidden/>
              </w:rPr>
              <w:instrText xml:space="preserve"> PAGEREF _Toc25999940 \h </w:instrText>
            </w:r>
            <w:r w:rsidR="00433D01">
              <w:rPr>
                <w:noProof/>
                <w:webHidden/>
              </w:rPr>
            </w:r>
            <w:r w:rsidR="00433D01">
              <w:rPr>
                <w:noProof/>
                <w:webHidden/>
              </w:rPr>
              <w:fldChar w:fldCharType="separate"/>
            </w:r>
            <w:r w:rsidR="00626720">
              <w:rPr>
                <w:noProof/>
                <w:webHidden/>
              </w:rPr>
              <w:t>36</w:t>
            </w:r>
            <w:r w:rsidR="00433D01">
              <w:rPr>
                <w:noProof/>
                <w:webHidden/>
              </w:rPr>
              <w:fldChar w:fldCharType="end"/>
            </w:r>
          </w:hyperlink>
        </w:p>
        <w:p w14:paraId="1C27581B" w14:textId="77777777" w:rsidR="00433D01" w:rsidRDefault="00A24A4A">
          <w:pPr>
            <w:pStyle w:val="TOC1"/>
            <w:rPr>
              <w:rFonts w:asciiTheme="minorHAnsi" w:eastAsiaTheme="minorEastAsia" w:hAnsiTheme="minorHAnsi" w:cstheme="minorBidi"/>
              <w:sz w:val="22"/>
              <w:lang w:eastAsia="id-ID"/>
            </w:rPr>
          </w:pPr>
          <w:hyperlink w:anchor="_Toc25999941" w:history="1">
            <w:r w:rsidR="00433D01" w:rsidRPr="00BC78EC">
              <w:rPr>
                <w:rStyle w:val="Hyperlink"/>
                <w:lang w:val="en-US"/>
              </w:rPr>
              <w:t>LAMPIRAN B PENGGUNAAN BAHASA</w:t>
            </w:r>
            <w:r w:rsidR="00433D01">
              <w:rPr>
                <w:webHidden/>
              </w:rPr>
              <w:tab/>
            </w:r>
            <w:r w:rsidR="00433D01">
              <w:rPr>
                <w:webHidden/>
              </w:rPr>
              <w:fldChar w:fldCharType="begin"/>
            </w:r>
            <w:r w:rsidR="00433D01">
              <w:rPr>
                <w:webHidden/>
              </w:rPr>
              <w:instrText xml:space="preserve"> PAGEREF _Toc25999941 \h </w:instrText>
            </w:r>
            <w:r w:rsidR="00433D01">
              <w:rPr>
                <w:webHidden/>
              </w:rPr>
            </w:r>
            <w:r w:rsidR="00433D01">
              <w:rPr>
                <w:webHidden/>
              </w:rPr>
              <w:fldChar w:fldCharType="separate"/>
            </w:r>
            <w:r w:rsidR="00626720">
              <w:rPr>
                <w:webHidden/>
              </w:rPr>
              <w:t>37</w:t>
            </w:r>
            <w:r w:rsidR="00433D01">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5999879"/>
      <w:r>
        <w:lastRenderedPageBreak/>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626720">
          <w:rPr>
            <w:noProof/>
            <w:webHidden/>
          </w:rPr>
          <w:t>12</w:t>
        </w:r>
        <w:r w:rsidR="00260792">
          <w:rPr>
            <w:noProof/>
            <w:webHidden/>
          </w:rPr>
          <w:fldChar w:fldCharType="end"/>
        </w:r>
      </w:hyperlink>
    </w:p>
    <w:p w14:paraId="7BAB1AA8" w14:textId="77777777" w:rsidR="00260792" w:rsidRDefault="00A24A4A">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626720">
          <w:rPr>
            <w:noProof/>
            <w:webHidden/>
          </w:rPr>
          <w:t>13</w:t>
        </w:r>
        <w:r w:rsidR="00260792">
          <w:rPr>
            <w:noProof/>
            <w:webHidden/>
          </w:rPr>
          <w:fldChar w:fldCharType="end"/>
        </w:r>
      </w:hyperlink>
    </w:p>
    <w:p w14:paraId="6E2AA91F" w14:textId="77777777" w:rsidR="00260792" w:rsidRDefault="00A24A4A">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626720">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5999880"/>
      <w:r>
        <w:rPr>
          <w:caps w:val="0"/>
        </w:rPr>
        <w:lastRenderedPageBreak/>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626720">
          <w:rPr>
            <w:noProof/>
            <w:webHidden/>
          </w:rPr>
          <w:t>9</w:t>
        </w:r>
        <w:r w:rsidR="00270A02">
          <w:rPr>
            <w:noProof/>
            <w:webHidden/>
          </w:rPr>
          <w:fldChar w:fldCharType="end"/>
        </w:r>
      </w:hyperlink>
    </w:p>
    <w:p w14:paraId="05BA4C7A" w14:textId="77777777" w:rsidR="00270A02" w:rsidRDefault="00A24A4A">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626720">
          <w:rPr>
            <w:noProof/>
            <w:webHidden/>
          </w:rPr>
          <w:t>11</w:t>
        </w:r>
        <w:r w:rsidR="00270A02">
          <w:rPr>
            <w:noProof/>
            <w:webHidden/>
          </w:rPr>
          <w:fldChar w:fldCharType="end"/>
        </w:r>
      </w:hyperlink>
    </w:p>
    <w:p w14:paraId="5714A236" w14:textId="402370C0" w:rsidR="00270A02" w:rsidRDefault="00A24A4A">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 xml:space="preserve">Gambar 4.1 Diagram alir tahap pertama metode </w:t>
        </w:r>
        <w:r w:rsidR="00912D62" w:rsidRPr="00912D62">
          <w:rPr>
            <w:rStyle w:val="Hyperlink"/>
            <w:i/>
            <w:noProof/>
          </w:rPr>
          <w:t>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626720">
          <w:rPr>
            <w:noProof/>
            <w:webHidden/>
          </w:rPr>
          <w:t>15</w:t>
        </w:r>
        <w:r w:rsidR="00270A02">
          <w:rPr>
            <w:noProof/>
            <w:webHidden/>
          </w:rPr>
          <w:fldChar w:fldCharType="end"/>
        </w:r>
      </w:hyperlink>
    </w:p>
    <w:p w14:paraId="4D9FCCCE" w14:textId="77777777" w:rsidR="00270A02" w:rsidRDefault="00A24A4A">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626720">
          <w:rPr>
            <w:noProof/>
            <w:webHidden/>
          </w:rPr>
          <w:t>16</w:t>
        </w:r>
        <w:r w:rsidR="00270A02">
          <w:rPr>
            <w:noProof/>
            <w:webHidden/>
          </w:rPr>
          <w:fldChar w:fldCharType="end"/>
        </w:r>
      </w:hyperlink>
    </w:p>
    <w:p w14:paraId="0680D6DA" w14:textId="77777777" w:rsidR="00270A02" w:rsidRDefault="00A24A4A">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626720">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5999881"/>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A24A4A">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A24A4A">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A24A4A">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A24A4A">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A24A4A">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A24A4A">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A24A4A">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5999882"/>
      <w:r>
        <w:rPr>
          <w:caps w:val="0"/>
          <w:lang w:val="en-US"/>
        </w:rPr>
        <w:lastRenderedPageBreak/>
        <w:t>PENDAHULUAN</w:t>
      </w:r>
      <w:bookmarkEnd w:id="13"/>
    </w:p>
    <w:p w14:paraId="07D6F6A5" w14:textId="1CA1318B" w:rsidR="005B7834" w:rsidRDefault="0073645E" w:rsidP="005B7834">
      <w:pPr>
        <w:pStyle w:val="Heading2"/>
      </w:pPr>
      <w:bookmarkStart w:id="14" w:name="_Toc25999883"/>
      <w:r>
        <w:t xml:space="preserve">Latar </w:t>
      </w:r>
      <w:r>
        <w:rPr>
          <w:lang w:val="en-US"/>
        </w:rPr>
        <w:t>B</w:t>
      </w:r>
      <w:r w:rsidR="005B7834">
        <w:t>elakang</w:t>
      </w:r>
      <w:bookmarkEnd w:id="14"/>
    </w:p>
    <w:p w14:paraId="0E5E58D9" w14:textId="044EF715" w:rsidR="00C06CE2" w:rsidRDefault="00DA69CF" w:rsidP="001A15E3">
      <w:pPr>
        <w:pStyle w:val="BodyTextFirstIndent"/>
      </w:pPr>
      <w:r w:rsidRPr="00DA69CF">
        <w:rPr>
          <w:i/>
        </w:rPr>
        <w:t>Localization</w:t>
      </w:r>
      <w:r w:rsidR="00BF226E">
        <w:t xml:space="preserve"> adalah suatu </w:t>
      </w:r>
      <w:r w:rsidR="00162F82">
        <w:t>mekanismeuu</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 xml:space="preserve">di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0A7017C6" w14:textId="0B1A1604" w:rsidR="00CF071D" w:rsidRPr="00591579" w:rsidRDefault="000A112B" w:rsidP="001A15E3">
      <w:pPr>
        <w:pStyle w:val="BodyTextFirstIndent"/>
      </w:pPr>
      <w:r>
        <w:t xml:space="preserve">Menurut </w:t>
      </w:r>
      <w:r>
        <w:fldChar w:fldCharType="begin" w:fldLock="1"/>
      </w:r>
      <w:r w:rsidR="003C0B3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0A112B">
        <w:rPr>
          <w:noProof/>
        </w:rPr>
        <w:t xml:space="preserve">Jiang </w:t>
      </w:r>
      <w:r w:rsidRPr="000A112B">
        <w:rPr>
          <w:i/>
          <w:noProof/>
        </w:rPr>
        <w:t>et al.</w:t>
      </w:r>
      <w:r w:rsidRPr="000A112B">
        <w:rPr>
          <w:noProof/>
        </w:rPr>
        <w:t xml:space="preserve"> </w:t>
      </w:r>
      <w:r w:rsidR="00AF563B">
        <w:rPr>
          <w:noProof/>
        </w:rPr>
        <w:t>(</w:t>
      </w:r>
      <w:r w:rsidRPr="000A112B">
        <w:rPr>
          <w:noProof/>
        </w:rPr>
        <w:t>2015</w:t>
      </w:r>
      <w:r>
        <w:fldChar w:fldCharType="end"/>
      </w:r>
      <w:r w:rsidR="00AF563B">
        <w:t>),</w:t>
      </w:r>
      <w:r w:rsidR="00CF071D">
        <w:t xml:space="preserve"> penentuan lokasi dalam ruangan atau biasa dis</w:t>
      </w:r>
      <w:r>
        <w:t>e</w:t>
      </w:r>
      <w:r w:rsidR="00CF071D">
        <w:t xml:space="preserve">but </w:t>
      </w:r>
      <w:r w:rsidR="00CF071D" w:rsidRPr="000A112B">
        <w:rPr>
          <w:i/>
        </w:rPr>
        <w:t>Indoor Localization</w:t>
      </w:r>
      <w:r w:rsidR="00CF071D">
        <w:t xml:space="preserve"> </w:t>
      </w:r>
      <w:r w:rsidR="00AF563B">
        <w:t xml:space="preserve">saat ini dapat </w:t>
      </w:r>
      <w:r w:rsidR="00CF071D">
        <w:t xml:space="preserve">menggunakan 2 metode, yakni metode propagasi sinyal dan </w:t>
      </w:r>
      <w:r w:rsidR="00CF071D">
        <w:rPr>
          <w:i/>
        </w:rPr>
        <w:t>fingerprinting</w:t>
      </w:r>
      <w:r w:rsidR="00CF071D">
        <w:t xml:space="preserve">. </w:t>
      </w:r>
      <w:r>
        <w:t>M</w:t>
      </w:r>
      <w:r w:rsidR="00CF071D">
        <w:t xml:space="preserve">etode propagasi sinyal menggunakan informasi kuat sinyal yang diterima menjadi sebuah informasi jarak antara </w:t>
      </w:r>
      <w:r w:rsidR="00CF071D">
        <w:rPr>
          <w:i/>
        </w:rPr>
        <w:t xml:space="preserve">transmitter </w:t>
      </w:r>
      <w:r w:rsidR="00CF071D">
        <w:t xml:space="preserve">dan </w:t>
      </w:r>
      <w:r w:rsidR="00CF071D">
        <w:rPr>
          <w:i/>
        </w:rPr>
        <w:t>receiver</w:t>
      </w:r>
      <w:r w:rsidR="00CF071D">
        <w:t xml:space="preserve">. </w:t>
      </w:r>
      <w:r w:rsidR="00AF563B">
        <w:t xml:space="preserve">Kemudian koordinat dari target atau objek dapat dikalkulasikan berdasarkan jarak antara target dan beberapa </w:t>
      </w:r>
      <w:r w:rsidR="00AF563B">
        <w:rPr>
          <w:i/>
        </w:rPr>
        <w:t xml:space="preserve">anchor </w:t>
      </w:r>
      <w:r w:rsidR="003C0B34">
        <w:rPr>
          <w:i/>
        </w:rPr>
        <w:t>point</w:t>
      </w:r>
      <w:r w:rsidR="00AF563B">
        <w:t xml:space="preserve"> yang telah diketahui koordinatnya. </w:t>
      </w:r>
      <w:r w:rsidR="00C96606">
        <w:t>M</w:t>
      </w:r>
      <w:r w:rsidR="00AF563B">
        <w:t xml:space="preserve">etode </w:t>
      </w:r>
      <w:r w:rsidR="00C96606">
        <w:t xml:space="preserve">propagasi sinya </w:t>
      </w:r>
      <w:r w:rsidR="00AF563B">
        <w:t xml:space="preserve">ini rentan terhadap gangguan sinyal yang disebabkan oleh beberapa faktor lingkungan </w:t>
      </w:r>
      <w:r w:rsidR="00590E34">
        <w:t>seperti</w:t>
      </w:r>
      <w:r w:rsidR="00AF563B">
        <w:t xml:space="preserve"> tembok, pintu, jendela, ba</w:t>
      </w:r>
      <w:r w:rsidR="00A942E0">
        <w:t>hkan orang yang sedang berjalan</w:t>
      </w:r>
      <w:r w:rsidR="00296706">
        <w:t>.</w:t>
      </w:r>
      <w:r w:rsidR="00AF563B">
        <w:t xml:space="preserve"> </w:t>
      </w:r>
      <w:r w:rsidR="00296706">
        <w:t>Gangguan sinyal ini menyebabkan</w:t>
      </w:r>
      <w:r w:rsidR="00590E34">
        <w:t xml:space="preserve"> hubungan antara kuat sinyal yang diterima dengan jarak yang sebenarnya</w:t>
      </w:r>
      <w:r w:rsidR="00A942E0">
        <w:t xml:space="preserve"> tidak dapat dideskripsikan dengan akurat</w:t>
      </w:r>
      <w:r w:rsidR="00C96606">
        <w:t xml:space="preserve"> sehingga koordinat yang dikalkulasikan berbeda dengan koordinat objek sebenarnya</w:t>
      </w:r>
      <w:r w:rsidR="00590E34">
        <w:t>.</w:t>
      </w:r>
      <w:r w:rsidR="003C0B34">
        <w:t xml:space="preserve">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pelacakan lokasi dengan mengklasifikasikan pola sinyal yang diperoleh berdasarkan </w:t>
      </w:r>
      <w:r w:rsidR="009518EB">
        <w:rPr>
          <w:i/>
        </w:rPr>
        <w:t>data training</w:t>
      </w:r>
      <w:r w:rsidR="003C0B34">
        <w:t xml:space="preserve"> yang telah didapat sebelumnya. </w:t>
      </w:r>
      <w:r w:rsidR="003C0B34">
        <w:fldChar w:fldCharType="begin" w:fldLock="1"/>
      </w:r>
      <w:r w:rsidR="00591579">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3C0B34">
        <w:fldChar w:fldCharType="separate"/>
      </w:r>
      <w:r w:rsidR="003C0B34" w:rsidRPr="003C0B34">
        <w:rPr>
          <w:noProof/>
        </w:rPr>
        <w:t>(Youssef and Agrawala, 2005)</w:t>
      </w:r>
      <w:r w:rsidR="003C0B34">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pengumpulan </w:t>
      </w:r>
      <w:r w:rsidR="00B42C9F">
        <w:rPr>
          <w:i/>
        </w:rPr>
        <w:t>data training</w:t>
      </w:r>
      <w:r w:rsidR="003C0B34">
        <w:t>.</w:t>
      </w:r>
      <w:r w:rsidR="00B42C9F">
        <w:t xml:space="preserve"> Tahap </w:t>
      </w:r>
      <w:r w:rsidR="00B42C9F" w:rsidRPr="00626720">
        <w:rPr>
          <w:i/>
        </w:rPr>
        <w:t>online</w:t>
      </w:r>
      <w:r w:rsidR="00B42C9F">
        <w:t xml:space="preserve"> adalah tahap penentuan lokasi berdasarkan </w:t>
      </w:r>
      <w:r w:rsidR="00B42C9F">
        <w:rPr>
          <w:i/>
        </w:rPr>
        <w:t>data training</w:t>
      </w:r>
      <w:r w:rsidR="00B42C9F">
        <w:t xml:space="preserve"> yang telah dibuat sebelumnya.</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pelemahan sinyal</w:t>
      </w:r>
      <w:r w:rsidR="002C5196">
        <w:t xml:space="preserve"> yang diakibatkan</w:t>
      </w:r>
      <w:r w:rsidR="00B42C9F">
        <w:t xml:space="preserve"> kompleksnya struktur lingkungan</w:t>
      </w:r>
      <w:r w:rsidR="00C565CA">
        <w:t xml:space="preserve"> yang dapat mengakibatkan kesalahan klasifikasi. Keuntungan lainnya adalah </w:t>
      </w:r>
      <w:r w:rsidR="00591579">
        <w:t xml:space="preserve">tidak perlu mengetahui posisi dari </w:t>
      </w:r>
      <w:r w:rsidR="00591579">
        <w:rPr>
          <w:i/>
        </w:rPr>
        <w:t>anchor point</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4EE91CE5" w14:textId="77777777" w:rsidR="00C565CA" w:rsidRDefault="00C565CA">
      <w:pPr>
        <w:spacing w:after="0"/>
        <w:jc w:val="left"/>
      </w:pPr>
      <w:r>
        <w:br w:type="page"/>
      </w:r>
    </w:p>
    <w:p w14:paraId="5009DE93" w14:textId="64C4BB64" w:rsidR="00914081" w:rsidRDefault="002C5196" w:rsidP="00166221">
      <w:pPr>
        <w:pStyle w:val="BodyTextFirstIndent"/>
      </w:pPr>
      <w:r>
        <w:lastRenderedPageBreak/>
        <w:t xml:space="preserve">Saat ini,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t xml:space="preserve">. Penggunaan WiFi dengan metode </w:t>
      </w:r>
      <w:r>
        <w:rPr>
          <w:i/>
        </w:rPr>
        <w:t>fingerprinting</w:t>
      </w:r>
      <w:r>
        <w:t xml:space="preserve"> </w:t>
      </w:r>
      <w:r w:rsidR="00D57808">
        <w:t xml:space="preserve">yang ada saat ini memanfaatkan </w:t>
      </w:r>
      <w:r w:rsidR="00D57808">
        <w:rPr>
          <w:i/>
        </w:rPr>
        <w:t>access point</w:t>
      </w:r>
      <w:r w:rsidR="00D57808">
        <w:t xml:space="preserve"> WiFi sebagai </w:t>
      </w:r>
      <w:r w:rsidR="00D57808">
        <w:rPr>
          <w:i/>
        </w:rPr>
        <w:t>anchor point</w:t>
      </w:r>
      <w:r w:rsidR="00D57808">
        <w:t xml:space="preserve"> untuk pembentukan pola sinyal. </w:t>
      </w:r>
      <w:r w:rsidR="006B038C">
        <w:fldChar w:fldCharType="begin" w:fldLock="1"/>
      </w:r>
      <w:r w:rsidR="005119AB">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6B038C">
        <w:fldChar w:fldCharType="separate"/>
      </w:r>
      <w:r w:rsidR="006B038C" w:rsidRPr="006B038C">
        <w:rPr>
          <w:noProof/>
        </w:rPr>
        <w:t xml:space="preserve">(Jiang </w:t>
      </w:r>
      <w:r w:rsidR="006B038C" w:rsidRPr="006B038C">
        <w:rPr>
          <w:i/>
          <w:noProof/>
        </w:rPr>
        <w:t>et al.</w:t>
      </w:r>
      <w:r w:rsidR="006B038C" w:rsidRPr="006B038C">
        <w:rPr>
          <w:noProof/>
        </w:rPr>
        <w:t>, 2015)</w:t>
      </w:r>
      <w:r w:rsidR="006B038C">
        <w:fldChar w:fldCharType="end"/>
      </w:r>
      <w:r w:rsidR="006B038C">
        <w:t xml:space="preserve">. Pada penelitian tersebut, akurasi </w:t>
      </w:r>
      <w:r w:rsidR="00035198">
        <w:t xml:space="preserve">penentuan lokasi </w:t>
      </w:r>
      <w:r w:rsidR="006B038C">
        <w:t xml:space="preserve">yang diperoleh mencapai 85,9%. </w:t>
      </w:r>
      <w:r w:rsidR="0015400A">
        <w:t>Sayangnya</w:t>
      </w:r>
      <w:r w:rsidR="006B038C">
        <w:t>, teknologi WiFi memiliki kelemahan</w:t>
      </w:r>
      <w:r w:rsidR="0015400A">
        <w:t xml:space="preserve"> pada sisi</w:t>
      </w:r>
      <w:r w:rsidR="006B038C">
        <w:t xml:space="preserve"> </w:t>
      </w:r>
      <w:r w:rsidR="006B038C">
        <w:rPr>
          <w:i/>
        </w:rPr>
        <w:t xml:space="preserve">advertisement </w:t>
      </w:r>
      <w:r w:rsidR="006B038C">
        <w:t>SSID</w:t>
      </w:r>
      <w:r w:rsidR="0015400A">
        <w:t xml:space="preserve">, yakni durasi </w:t>
      </w:r>
      <w:r w:rsidR="0015400A">
        <w:rPr>
          <w:i/>
        </w:rPr>
        <w:t xml:space="preserve">broadcast </w:t>
      </w:r>
      <w:r w:rsidR="0015400A">
        <w:t xml:space="preserve">tiap </w:t>
      </w:r>
      <w:r w:rsidR="0015400A">
        <w:rPr>
          <w:i/>
        </w:rPr>
        <w:t>access point</w:t>
      </w:r>
      <w:r w:rsidR="0015400A">
        <w:t xml:space="preserve"> sebesar 100 ms sehingga dibutuhkan waktu beberapa detik untuk melakukan satu periode </w:t>
      </w:r>
      <w:r w:rsidR="0015400A">
        <w:rPr>
          <w:i/>
        </w:rPr>
        <w:t>scanning</w:t>
      </w:r>
      <w:r w:rsidR="0015400A">
        <w:t>. 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Faragher and Harle, 2015)</w:t>
      </w:r>
      <w:r w:rsidR="005119AB">
        <w:fldChar w:fldCharType="end"/>
      </w:r>
      <w:r w:rsidR="005119AB">
        <w:t xml:space="preserve">. </w:t>
      </w:r>
    </w:p>
    <w:p w14:paraId="484A668C" w14:textId="448E6C93" w:rsidR="00C93C3A" w:rsidRPr="00C93C3A" w:rsidRDefault="005119AB" w:rsidP="00166221">
      <w:pPr>
        <w:pStyle w:val="BodyTextFirstIndent"/>
      </w:pPr>
      <w:r>
        <w:t xml:space="preserve">Teknologi lain yang dapat digunakan untuk </w:t>
      </w:r>
      <w:r>
        <w:rPr>
          <w:i/>
        </w:rPr>
        <w:t>Indoor Localization</w:t>
      </w:r>
      <w:r>
        <w:t xml:space="preserve"> adalah </w:t>
      </w:r>
      <w:r>
        <w:rPr>
          <w:i/>
        </w:rPr>
        <w:t xml:space="preserve">Bluetoth Low Energy </w:t>
      </w:r>
      <w:r>
        <w:t>(BLE).</w:t>
      </w:r>
      <w:r w:rsidR="006B038C">
        <w:t xml:space="preserve"> </w:t>
      </w:r>
      <w:r w:rsidR="00914081">
        <w:t>BLE atau Bluetooth v4.0 adalah versi terbaru dari Bluetooth</w:t>
      </w:r>
      <w:r w:rsidR="00035198">
        <w:t>,</w:t>
      </w:r>
      <w:r w:rsidR="00914081">
        <w:t xml:space="preserve"> dimana pada</w:t>
      </w:r>
      <w:r w:rsidR="00035198">
        <w:t xml:space="preserve"> versi ini memperbaiki kelemahan pada bluetooth versi sebelumnya. </w:t>
      </w:r>
      <w:r w:rsidR="0011447D">
        <w:t xml:space="preserve">Salah satu kelemahannya </w:t>
      </w:r>
      <w:r w:rsidR="00035198">
        <w:t xml:space="preserve">adalah waktu </w:t>
      </w:r>
      <w:r w:rsidR="00035198">
        <w:rPr>
          <w:i/>
        </w:rPr>
        <w:t>scan</w:t>
      </w:r>
      <w:r w:rsidR="00035198">
        <w:t xml:space="preserve"> yang sangat lama. </w:t>
      </w:r>
      <w:r w:rsidR="00035198">
        <w:fldChar w:fldCharType="begin" w:fldLock="1"/>
      </w:r>
      <w:r w:rsidR="006C4038">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rsidR="00035198">
        <w:fldChar w:fldCharType="separate"/>
      </w:r>
      <w:r w:rsidR="00035198" w:rsidRPr="00035198">
        <w:rPr>
          <w:noProof/>
        </w:rPr>
        <w:t>(Heydon and Hunn, 2012)</w:t>
      </w:r>
      <w:r w:rsidR="00035198">
        <w:fldChar w:fldCharType="end"/>
      </w:r>
      <w:r w:rsidR="00035198">
        <w:t xml:space="preserve">. Keunggulan lain dari BLE adalah ukuran perangkat yang kecil, bekerja menggunakan baterai yang dapat bertahan berbulan-bulan bahkan </w:t>
      </w:r>
      <w:r w:rsidR="00CE5A9D">
        <w:t>ber</w:t>
      </w:r>
      <w:r w:rsidR="00035198">
        <w:t>tahun</w:t>
      </w:r>
      <w:r w:rsidR="00CE5A9D">
        <w:t>-tahun</w:t>
      </w:r>
      <w:r w:rsidR="00035198">
        <w:t>, harganya yang murah serta didesain untuk komunikasi “</w:t>
      </w:r>
      <w:r w:rsidR="00035198">
        <w:rPr>
          <w:i/>
        </w:rPr>
        <w:t>machine-to-machine</w:t>
      </w:r>
      <w:r w:rsidR="00035198">
        <w:t>”</w:t>
      </w:r>
      <w:r w:rsidR="006C4038">
        <w:t xml:space="preserve"> dan mudah </w:t>
      </w:r>
      <w:r w:rsidR="004A78F9">
        <w:t xml:space="preserve">untuk </w:t>
      </w:r>
      <w:r w:rsidR="006C4038">
        <w:t>digunakan</w:t>
      </w:r>
      <w:r w:rsidR="00035198">
        <w:t>.</w:t>
      </w:r>
      <w:r w:rsidR="006C4038">
        <w:t xml:space="preserve"> </w:t>
      </w:r>
      <w:r w:rsidR="006C4038">
        <w:fldChar w:fldCharType="begin" w:fldLock="1"/>
      </w:r>
      <w:r w:rsidR="004A78F9">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6C4038">
        <w:fldChar w:fldCharType="separate"/>
      </w:r>
      <w:r w:rsidR="006C4038" w:rsidRPr="006C4038">
        <w:rPr>
          <w:noProof/>
        </w:rPr>
        <w:t xml:space="preserve">(Faragher </w:t>
      </w:r>
      <w:r w:rsidR="004A78F9">
        <w:rPr>
          <w:noProof/>
        </w:rPr>
        <w:t>dan</w:t>
      </w:r>
      <w:r w:rsidR="006C4038" w:rsidRPr="006C4038">
        <w:rPr>
          <w:noProof/>
        </w:rPr>
        <w:t xml:space="preserve"> Harle, 2015)</w:t>
      </w:r>
      <w:r w:rsidR="006C4038">
        <w:fldChar w:fldCharType="end"/>
      </w:r>
      <w:r w:rsidR="006C4038">
        <w:t>.</w:t>
      </w:r>
      <w:r w:rsidR="004A78F9">
        <w:t xml:space="preserve"> Penggunaan teknologi BLE dan metode </w:t>
      </w:r>
      <w:r w:rsidR="004A78F9">
        <w:rPr>
          <w:i/>
        </w:rPr>
        <w:t>fingerprinting</w:t>
      </w:r>
      <w:r w:rsidR="004A78F9">
        <w:t xml:space="preserve"> saat ini menggunakan konsep </w:t>
      </w:r>
      <w:r w:rsidR="004A78F9">
        <w:rPr>
          <w:i/>
        </w:rPr>
        <w:t>Device Based Localization</w:t>
      </w:r>
      <w:r w:rsidR="004A78F9">
        <w:t xml:space="preserve"> (DBL), yakni sebuah konsep dimana perangkat yang dilacak atau dicari lokasinya secara aktif melakukan </w:t>
      </w:r>
      <w:r w:rsidR="004A78F9">
        <w:rPr>
          <w:i/>
        </w:rPr>
        <w:t>scanning</w:t>
      </w:r>
      <w:r w:rsidR="004A78F9">
        <w:t xml:space="preserve"> terhadap </w:t>
      </w:r>
      <w:r w:rsidR="004A78F9" w:rsidRPr="004A78F9">
        <w:rPr>
          <w:i/>
        </w:rPr>
        <w:t>anchor point</w:t>
      </w:r>
      <w:r w:rsidR="004A78F9">
        <w:t xml:space="preserve"> sekaligus melakukan proses interpretasi pola sinyal menjadi nama lokasi. </w:t>
      </w:r>
      <w:r w:rsidR="004A78F9">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4A78F9">
        <w:fldChar w:fldCharType="separate"/>
      </w:r>
      <w:r w:rsidR="004A78F9" w:rsidRPr="004A78F9">
        <w:rPr>
          <w:noProof/>
        </w:rPr>
        <w:t>(Zafari, Gkelias and Leung, 2017)</w:t>
      </w:r>
      <w:r w:rsidR="004A78F9">
        <w:fldChar w:fldCharType="end"/>
      </w:r>
      <w:r w:rsidR="004A78F9">
        <w:t>. Konsep</w:t>
      </w:r>
      <w:r w:rsidR="00C93C3A">
        <w:t xml:space="preserve"> ini tidak cocok digunakan pada kondisi dimana objek yang dilacak tidak dibolehkan atau tidak memungkinkan membawa perangkat yang dapat melakukan pemindaian aktif (contoh: </w:t>
      </w:r>
      <w:r w:rsidR="00C93C3A">
        <w:rPr>
          <w:i/>
        </w:rPr>
        <w:t>smartphone</w:t>
      </w:r>
      <w:r w:rsidR="00C93C3A">
        <w:t xml:space="preserve">) seperti pada rumah sakit jiwa, penjara, dsb. </w:t>
      </w:r>
      <w:r w:rsidR="00BB4373">
        <w:t xml:space="preserve">Konsep lain yang dapat digunakan </w:t>
      </w:r>
      <w:r w:rsidR="00C93C3A">
        <w:t xml:space="preserve">adalah konsep </w:t>
      </w:r>
      <w:r w:rsidR="00C93C3A">
        <w:rPr>
          <w:i/>
        </w:rPr>
        <w:t xml:space="preserve">Monitor Based Localization </w:t>
      </w:r>
      <w:r w:rsidR="00C93C3A">
        <w:t>(MBL). K</w:t>
      </w:r>
      <w:r w:rsidR="00BB4373">
        <w:t>ons</w:t>
      </w:r>
      <w:r w:rsidR="00C93C3A">
        <w:t xml:space="preserve">ep MBL adalah konsep dimana perangkat yang dilacak </w:t>
      </w:r>
      <w:r w:rsidR="00185D42">
        <w:t>hanya secara pasif memancarkan sinyal secara simultan</w:t>
      </w:r>
      <w:r w:rsidR="00D05016">
        <w:t>,</w:t>
      </w:r>
      <w:r w:rsidR="00C93C3A">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185D42">
        <w:t xml:space="preserve"> </w:t>
      </w:r>
    </w:p>
    <w:p w14:paraId="70EA78DE" w14:textId="77777777" w:rsidR="00787F46" w:rsidRDefault="00CA3CFD" w:rsidP="00EB54DB">
      <w:pPr>
        <w:pStyle w:val="BodyTextFirstIndent"/>
      </w:pPr>
      <w:r>
        <w:t xml:space="preserve">Berdasarkan </w:t>
      </w:r>
      <w:r w:rsidR="00BB4373">
        <w:t>pembahasan</w:t>
      </w:r>
      <w:r>
        <w:t xml:space="preserve"> diatas, maka penulis melakukan penelitian </w:t>
      </w:r>
      <w:r w:rsidR="00BB4373">
        <w:rPr>
          <w:i/>
        </w:rPr>
        <w:t xml:space="preserve">indoor </w:t>
      </w:r>
      <w:r w:rsidR="00BB4373" w:rsidRPr="00BB4373">
        <w:rPr>
          <w:i/>
        </w:rPr>
        <w:t>localization</w:t>
      </w:r>
      <w:r w:rsidR="00BB4373">
        <w:t xml:space="preserve"> dengan metode </w:t>
      </w:r>
      <w:r w:rsidR="00BB4373">
        <w:rPr>
          <w:i/>
        </w:rPr>
        <w:t>fingerprinting</w:t>
      </w:r>
      <w:r w:rsidR="001B3B88">
        <w:t xml:space="preserve"> menggunakan t</w:t>
      </w:r>
      <w:r w:rsidR="00BB4373">
        <w:t xml:space="preserve">eknologi </w:t>
      </w:r>
      <w:r w:rsidR="00BB4373">
        <w:rPr>
          <w:i/>
        </w:rPr>
        <w:t>Bluetooth Low Energy</w:t>
      </w:r>
      <w:r w:rsidR="00BB4373">
        <w:t xml:space="preserve">. Penelitian ini 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BB4373">
        <w:rPr>
          <w:i/>
        </w:rPr>
        <w:t xml:space="preserve">anchor point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BB4373" w:rsidRPr="006B295C">
        <w:rPr>
          <w:i/>
        </w:rPr>
        <w:t>anchor point</w:t>
      </w:r>
      <w:r w:rsidR="00BB4373">
        <w:t xml:space="preserve"> untuk diinterpretasikan menjadi lokasi ruangan berdasarkan </w:t>
      </w:r>
      <w:r w:rsidR="00BB4373" w:rsidRPr="0035068A">
        <w:rPr>
          <w:i/>
        </w:rPr>
        <w:t>data training</w:t>
      </w:r>
      <w:r w:rsidR="00BB4373">
        <w:t xml:space="preserve"> yang telah dikumpulkan sebelumnya.</w:t>
      </w:r>
      <w:r w:rsidR="001B3B88">
        <w:t xml:space="preserve"> </w:t>
      </w:r>
    </w:p>
    <w:p w14:paraId="60B1645B" w14:textId="5026849D" w:rsidR="00BB4373" w:rsidRPr="00697C59" w:rsidRDefault="00A04979" w:rsidP="00EB54DB">
      <w:pPr>
        <w:pStyle w:val="BodyTextFirstIndent"/>
      </w:pPr>
      <w:r>
        <w:t xml:space="preserve">Implementasi sistem akan dibagi menjadi 2 tahap, yakni tahap </w:t>
      </w:r>
      <w:r>
        <w:rPr>
          <w:i/>
        </w:rPr>
        <w:t>offline</w:t>
      </w:r>
      <w:r>
        <w:t xml:space="preserve"> dan tahap </w:t>
      </w:r>
      <w:r>
        <w:rPr>
          <w:i/>
        </w:rPr>
        <w:t>online</w:t>
      </w:r>
      <w:r>
        <w:t xml:space="preserve">. Pada tahap </w:t>
      </w:r>
      <w:r>
        <w:rPr>
          <w:i/>
        </w:rPr>
        <w:t xml:space="preserve">offline, </w:t>
      </w:r>
      <w:r>
        <w:t xml:space="preserve">pola sinyal pada masing-masing lokasi atau ruangan akan direkam dan disimpan menjadi </w:t>
      </w:r>
      <w:r>
        <w:rPr>
          <w:i/>
        </w:rPr>
        <w:t>data training</w:t>
      </w:r>
      <w:r>
        <w:t xml:space="preserve"> pada </w:t>
      </w:r>
      <w:r w:rsidRPr="00A04979">
        <w:t>server</w:t>
      </w:r>
      <w:r>
        <w:t xml:space="preserve">. </w:t>
      </w:r>
      <w:r w:rsidR="00787F46">
        <w:t>Mekanisme</w:t>
      </w:r>
      <w:r>
        <w:t xml:space="preserve"> kerjanya adalah </w:t>
      </w:r>
      <w:r w:rsidR="00787F46">
        <w:t xml:space="preserve">pertama, </w:t>
      </w:r>
      <w:r>
        <w:rPr>
          <w:i/>
        </w:rPr>
        <w:t>passive tag</w:t>
      </w:r>
      <w:r>
        <w:t xml:space="preserve"> dinyalakan pada salah satu </w:t>
      </w:r>
      <w:r>
        <w:lastRenderedPageBreak/>
        <w:t xml:space="preserve">ruangan, kemudian </w:t>
      </w:r>
      <w:r>
        <w:rPr>
          <w:i/>
        </w:rPr>
        <w:t>anchor point</w:t>
      </w:r>
      <w:r>
        <w:t xml:space="preserve"> akan menangkap sinyal yang dipancarkan oleh </w:t>
      </w:r>
      <w:r>
        <w:rPr>
          <w:i/>
        </w:rPr>
        <w:t>passive tag</w:t>
      </w:r>
      <w:r>
        <w:t xml:space="preserve">. Selanjutnya, </w:t>
      </w:r>
      <w:r>
        <w:rPr>
          <w:i/>
        </w:rPr>
        <w:t>anchor point</w:t>
      </w:r>
      <w:r>
        <w:t xml:space="preserve"> akan mengirimkan RSSI dari </w:t>
      </w:r>
      <w:r>
        <w:rPr>
          <w:i/>
        </w:rPr>
        <w:t>passive tag</w:t>
      </w:r>
      <w:r>
        <w:t xml:space="preserve"> menuju server. </w:t>
      </w:r>
      <w:r w:rsidR="00787F46">
        <w:t>Kemudian pada</w:t>
      </w:r>
      <w:r>
        <w:t xml:space="preserve"> server, data RSSI yang diterima dari </w:t>
      </w:r>
      <w:r>
        <w:rPr>
          <w:i/>
        </w:rPr>
        <w:t>anchor point</w:t>
      </w:r>
      <w:r>
        <w:t xml:space="preserve"> akan disimpan dan diberi label nama ruangan. </w:t>
      </w:r>
      <w:r w:rsidR="00787F46">
        <w:t xml:space="preserve">Proses ini diulang sampai pola sinyal dari semua ruang selesai direkam, disimpan, dan diberi label nama ruangan. Tahap selanjutnya adalah tahap </w:t>
      </w:r>
      <w:r w:rsidR="00787F46">
        <w:rPr>
          <w:i/>
        </w:rPr>
        <w:t>online</w:t>
      </w:r>
      <w:r w:rsidR="00787F46">
        <w:t xml:space="preserve">. Pada tahap ini dilakukan proses penentuan lokasi berdasarkan </w:t>
      </w:r>
      <w:r w:rsidR="00787F46">
        <w:rPr>
          <w:i/>
        </w:rPr>
        <w:t>data training</w:t>
      </w:r>
      <w:r w:rsidR="00787F46">
        <w:t xml:space="preserve"> telah dikumpulkan sebelumnya. Mekanisme kerjanya yakni, </w:t>
      </w:r>
      <w:r w:rsidR="00787F46">
        <w:rPr>
          <w:i/>
        </w:rPr>
        <w:t xml:space="preserve">passive tag </w:t>
      </w:r>
      <w:r w:rsidR="00787F46">
        <w:t xml:space="preserve">dinyalakan pada salah satu ruang secara acak. Kemudian, </w:t>
      </w:r>
      <w:r w:rsidR="00787F46">
        <w:rPr>
          <w:i/>
        </w:rPr>
        <w:t>anchor point</w:t>
      </w:r>
      <w:r w:rsidR="00787F46">
        <w:t xml:space="preserve"> akan menangkap sinyal yang dipancarkan oleh </w:t>
      </w:r>
      <w:r w:rsidR="00787F46">
        <w:rPr>
          <w:i/>
        </w:rPr>
        <w:t>passive tag</w:t>
      </w:r>
      <w:r w:rsidR="00787F46">
        <w:t xml:space="preserve"> dan mengirimkan data RSSI-nya menuju server. Pada sisi server, data RSSI yang dikirimkan </w:t>
      </w:r>
      <w:r w:rsidR="00787F46">
        <w:rPr>
          <w:i/>
        </w:rPr>
        <w:t>anchor point</w:t>
      </w:r>
      <w:r w:rsidR="00787F46">
        <w:t xml:space="preserve"> akan diklasifikasikan menjadi nama ruangan menggunakan algoritma KNN berdasarkan </w:t>
      </w:r>
      <w:r w:rsidR="00787F46">
        <w:rPr>
          <w:i/>
        </w:rPr>
        <w:t>data training</w:t>
      </w:r>
      <w:r w:rsidR="00787F46">
        <w:t xml:space="preserve"> yang telah dikumpulkan sebelumnya. </w:t>
      </w:r>
      <w:r w:rsidR="00697C59">
        <w:t xml:space="preserve">Sebagai catatan, algoritma KNN disini hanya digunakan sebagai </w:t>
      </w:r>
      <w:r w:rsidR="00697C59">
        <w:rPr>
          <w:i/>
        </w:rPr>
        <w:t>tools</w:t>
      </w:r>
      <w:r w:rsidR="00697C59">
        <w:t xml:space="preserve"> untuk klasifikasi.</w:t>
      </w:r>
    </w:p>
    <w:p w14:paraId="16B442F1" w14:textId="0B4E5427" w:rsidR="005B7834" w:rsidRDefault="005B7834" w:rsidP="0073645E">
      <w:pPr>
        <w:pStyle w:val="Heading2"/>
      </w:pPr>
      <w:bookmarkStart w:id="15" w:name="_Toc25999884"/>
      <w:r w:rsidRPr="005D48D2">
        <w:t xml:space="preserve">Rumusan </w:t>
      </w:r>
      <w:r w:rsidR="0073645E">
        <w:rPr>
          <w:lang w:val="en-US"/>
        </w:rPr>
        <w:t>M</w:t>
      </w:r>
      <w:r w:rsidRPr="005D48D2">
        <w:t>asalah</w:t>
      </w:r>
      <w:bookmarkEnd w:id="15"/>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20CCBF82" w14:textId="77D30B26" w:rsidR="00BE4EC7" w:rsidRDefault="00BE4EC7" w:rsidP="00BE4EC7">
      <w:pPr>
        <w:pStyle w:val="ListNumber"/>
        <w:tabs>
          <w:tab w:val="clear" w:pos="340"/>
        </w:tabs>
      </w:pPr>
      <w:r>
        <w:t xml:space="preserve">Bagaimana implementasi pengujian </w:t>
      </w:r>
      <w:r>
        <w:rPr>
          <w:lang w:val="id-ID"/>
        </w:rPr>
        <w:t>pelacakan lokasi dalam gedung</w:t>
      </w:r>
      <w:r>
        <w:t>?</w:t>
      </w:r>
    </w:p>
    <w:p w14:paraId="0BB258FB" w14:textId="718B0224" w:rsidR="00CD3744" w:rsidRPr="00F22161"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540C3B79" w14:textId="77777777" w:rsidR="005B7834" w:rsidRDefault="005B7834" w:rsidP="005B7834">
      <w:pPr>
        <w:pStyle w:val="Heading2"/>
      </w:pPr>
      <w:bookmarkStart w:id="16" w:name="_Toc25999885"/>
      <w:r>
        <w:t>Tujuan</w:t>
      </w:r>
      <w:bookmarkEnd w:id="16"/>
    </w:p>
    <w:p w14:paraId="03FB445C" w14:textId="77777777" w:rsidR="00B21401" w:rsidRDefault="00B21401" w:rsidP="00B21401">
      <w:pPr>
        <w:pStyle w:val="BodyTextFirstIndent"/>
        <w:ind w:firstLine="426"/>
      </w:pPr>
      <w:r>
        <w:t>Tujuan dari dilakukannya penelitian ini adalah :</w:t>
      </w:r>
    </w:p>
    <w:p w14:paraId="597A1F4A" w14:textId="01AF5F7B" w:rsidR="00B21401" w:rsidRDefault="00B21401" w:rsidP="00B21401">
      <w:pPr>
        <w:pStyle w:val="BodyTextFirstIndent"/>
        <w:numPr>
          <w:ilvl w:val="6"/>
          <w:numId w:val="5"/>
        </w:numPr>
        <w:ind w:left="426"/>
      </w:pPr>
      <w:r>
        <w:t xml:space="preserve">Mengimplementasikan </w:t>
      </w:r>
      <w:r w:rsidR="00477A48">
        <w:t xml:space="preserve">pelacakan lokasi dalam gedung menggunakan </w:t>
      </w:r>
      <w:r>
        <w:t xml:space="preserve">metode </w:t>
      </w:r>
      <w:r w:rsidR="00912D62" w:rsidRPr="00912D62">
        <w:rPr>
          <w:i/>
        </w:rPr>
        <w:t>fingerprinting</w:t>
      </w:r>
      <w:r>
        <w:t xml:space="preserve"> dengan </w:t>
      </w:r>
      <w:r w:rsidR="00370100">
        <w:t xml:space="preserve">teknologi </w:t>
      </w:r>
      <w:r>
        <w:t>Bluetooth Low Energy</w:t>
      </w:r>
    </w:p>
    <w:p w14:paraId="3D0F379E" w14:textId="7ACD0723" w:rsidR="00B21401" w:rsidRDefault="00B21401" w:rsidP="00B21401">
      <w:pPr>
        <w:pStyle w:val="BodyTextFirstIndent"/>
        <w:numPr>
          <w:ilvl w:val="6"/>
          <w:numId w:val="5"/>
        </w:numPr>
        <w:ind w:left="426"/>
      </w:pPr>
      <w:r>
        <w:t xml:space="preserve">Mengimplementasikan </w:t>
      </w:r>
      <w:r w:rsidR="00370100">
        <w:rPr>
          <w:i/>
        </w:rPr>
        <w:t>Monitor Based Localization</w:t>
      </w:r>
      <w:r w:rsidR="00477A48">
        <w:t xml:space="preserve"> pada pelacakan lokasi dalam gedung</w:t>
      </w:r>
    </w:p>
    <w:p w14:paraId="705B9FD5" w14:textId="6C3578B7" w:rsidR="005B7834" w:rsidRPr="00477A48" w:rsidRDefault="00B21401" w:rsidP="00B21401">
      <w:pPr>
        <w:pStyle w:val="BodyTextFirstIndent"/>
        <w:numPr>
          <w:ilvl w:val="6"/>
          <w:numId w:val="5"/>
        </w:numPr>
        <w:ind w:left="426"/>
        <w:rPr>
          <w:lang w:val="en-US"/>
        </w:rPr>
      </w:pPr>
      <w:r>
        <w:t xml:space="preserve">Mengimplementasikan pengujian pelacakan lokasi dalam </w:t>
      </w:r>
      <w:r w:rsidR="00477A48">
        <w:t>gedung</w:t>
      </w:r>
      <w:r>
        <w:t xml:space="preserve"> </w:t>
      </w:r>
    </w:p>
    <w:p w14:paraId="5A650488" w14:textId="70A1795D" w:rsidR="00477A48" w:rsidRDefault="00477A48" w:rsidP="00B21401">
      <w:pPr>
        <w:pStyle w:val="BodyTextFirstIndent"/>
        <w:numPr>
          <w:ilvl w:val="6"/>
          <w:numId w:val="5"/>
        </w:numPr>
        <w:ind w:left="426"/>
        <w:rPr>
          <w:lang w:val="en-US"/>
        </w:rPr>
      </w:pPr>
      <w:r>
        <w:t>Mengetahui akurasi dari implementasi pelacakan lokasi dalam gedung</w:t>
      </w:r>
    </w:p>
    <w:p w14:paraId="060FA645" w14:textId="77777777" w:rsidR="005B7834" w:rsidRDefault="005B7834" w:rsidP="005B7834">
      <w:pPr>
        <w:pStyle w:val="Heading2"/>
      </w:pPr>
      <w:bookmarkStart w:id="17" w:name="_Toc25999886"/>
      <w:r>
        <w:t>Manfaat</w:t>
      </w:r>
      <w:bookmarkEnd w:id="17"/>
    </w:p>
    <w:p w14:paraId="216A4A28" w14:textId="74BE5C66" w:rsidR="005B7834" w:rsidRDefault="008F00D6" w:rsidP="005664E2">
      <w:pPr>
        <w:pStyle w:val="BodyTextFirstIndent"/>
      </w:pPr>
      <w:r>
        <w:t xml:space="preserve">Manfaat dilakukannya penelitian ini adalah sebagai sebuah solusi alternatif dalam </w:t>
      </w:r>
      <w:r w:rsidR="00EB595B">
        <w:t xml:space="preserve">penentuan lokasi dalam gedung pada kondisi </w:t>
      </w:r>
      <w:r w:rsidR="00E730EF">
        <w:t>seperti</w:t>
      </w:r>
      <w:r w:rsidR="005C6317">
        <w:t xml:space="preserve"> rumah sakit jiwa</w:t>
      </w:r>
      <w:r w:rsidR="00EB595B">
        <w:t>,</w:t>
      </w:r>
      <w:r>
        <w:t xml:space="preserve"> </w:t>
      </w:r>
      <w:r w:rsidR="00EB595B">
        <w:t>penjara, dsb</w:t>
      </w:r>
      <w:r>
        <w:t>.</w:t>
      </w:r>
    </w:p>
    <w:p w14:paraId="45EB9CC1" w14:textId="77777777" w:rsidR="00EB595B" w:rsidRDefault="00EB595B" w:rsidP="005664E2">
      <w:pPr>
        <w:pStyle w:val="BodyTextFirstIndent"/>
      </w:pPr>
    </w:p>
    <w:p w14:paraId="7AE980EF" w14:textId="77777777" w:rsidR="00EB595B" w:rsidRDefault="00EB595B" w:rsidP="005664E2">
      <w:pPr>
        <w:pStyle w:val="BodyTextFirstIndent"/>
        <w:rPr>
          <w:lang w:val="en-US"/>
        </w:rPr>
      </w:pPr>
    </w:p>
    <w:p w14:paraId="05ABB701" w14:textId="5228B576" w:rsidR="005B7834" w:rsidRPr="005D48D2" w:rsidRDefault="0073645E" w:rsidP="005B7834">
      <w:pPr>
        <w:pStyle w:val="Heading2"/>
      </w:pPr>
      <w:bookmarkStart w:id="18" w:name="_Toc25999887"/>
      <w:r>
        <w:lastRenderedPageBreak/>
        <w:t xml:space="preserve">Batasan </w:t>
      </w:r>
      <w:r>
        <w:rPr>
          <w:lang w:val="en-US"/>
        </w:rPr>
        <w:t>M</w:t>
      </w:r>
      <w:r w:rsidR="005B7834" w:rsidRPr="005D48D2">
        <w:t>asalah</w:t>
      </w:r>
      <w:bookmarkEnd w:id="18"/>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19" w:name="_Toc25999888"/>
      <w:r>
        <w:rPr>
          <w:lang w:val="en-US"/>
        </w:rPr>
        <w:t>Sistematika P</w:t>
      </w:r>
      <w:r w:rsidR="00743149">
        <w:rPr>
          <w:lang w:val="en-US"/>
        </w:rPr>
        <w:t>embahasan</w:t>
      </w:r>
      <w:bookmarkEnd w:id="19"/>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77777777" w:rsidR="0028749A" w:rsidRDefault="0028749A" w:rsidP="0028749A">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14:paraId="6FB82208" w14:textId="77777777" w:rsidR="0028749A" w:rsidRDefault="0028749A" w:rsidP="0028749A">
      <w:pPr>
        <w:pStyle w:val="BodyTextFirstIndent"/>
        <w:ind w:left="284" w:firstLine="0"/>
        <w:rPr>
          <w:b/>
        </w:rPr>
      </w:pPr>
      <w:r>
        <w:rPr>
          <w:b/>
        </w:rPr>
        <w:t>BAB II LANDASAN KEPUSTAKAAN</w:t>
      </w:r>
    </w:p>
    <w:p w14:paraId="05FE72D0" w14:textId="77777777" w:rsidR="0028749A" w:rsidRDefault="0028749A" w:rsidP="0028749A">
      <w:pPr>
        <w:pStyle w:val="BodyTextFirstIndent"/>
        <w:ind w:left="284" w:firstLine="0"/>
      </w:pPr>
      <w:r>
        <w:tab/>
        <w:t>Bab ini menjelaskan tentang teori-teori pemecahan masalah yang digunakan sebagai pendukung segala sesuatu yang berhubungan dengan topik penelitian ini.</w:t>
      </w:r>
    </w:p>
    <w:p w14:paraId="0D874A3E" w14:textId="77777777" w:rsidR="0028749A" w:rsidRDefault="0028749A" w:rsidP="0028749A">
      <w:pPr>
        <w:pStyle w:val="BodyTextFirstIndent"/>
        <w:ind w:left="284" w:firstLine="0"/>
        <w:rPr>
          <w:b/>
        </w:rPr>
      </w:pPr>
      <w:r>
        <w:rPr>
          <w:b/>
        </w:rPr>
        <w:t>BAB III METODOLOGI</w:t>
      </w:r>
    </w:p>
    <w:p w14:paraId="1A37D43D" w14:textId="77777777" w:rsidR="0028749A" w:rsidRDefault="0028749A" w:rsidP="0028749A">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14:paraId="6AD5E5F9" w14:textId="77777777" w:rsidR="0028749A" w:rsidRDefault="0028749A" w:rsidP="0028749A">
      <w:pPr>
        <w:pStyle w:val="BodyTextFirstIndent"/>
        <w:ind w:left="284" w:firstLine="0"/>
        <w:rPr>
          <w:b/>
        </w:rPr>
      </w:pPr>
      <w:r>
        <w:rPr>
          <w:b/>
        </w:rPr>
        <w:t>BAB IV PERANCANGAN</w:t>
      </w:r>
    </w:p>
    <w:p w14:paraId="2AE47C0B" w14:textId="77777777" w:rsidR="0028749A" w:rsidRDefault="0028749A" w:rsidP="0028749A">
      <w:pPr>
        <w:pStyle w:val="BodyTextFirstIndent"/>
        <w:ind w:left="284" w:firstLine="0"/>
      </w:pPr>
      <w:r>
        <w:tab/>
        <w:t>Bab ini menjelaskan tentang perancangan sistem yang akan diimplementasikan dengan mengacu pada batasan-batasan masalah yang telah disebutkan diatas.</w:t>
      </w:r>
    </w:p>
    <w:p w14:paraId="1A776BC5" w14:textId="77777777" w:rsidR="0028749A" w:rsidRDefault="0028749A" w:rsidP="0028749A">
      <w:pPr>
        <w:pStyle w:val="BodyTextFirstIndent"/>
        <w:ind w:left="284" w:firstLine="0"/>
        <w:rPr>
          <w:b/>
        </w:rPr>
      </w:pPr>
      <w:r>
        <w:rPr>
          <w:b/>
        </w:rPr>
        <w:t>BAB V IMPLEMENTASI</w:t>
      </w:r>
    </w:p>
    <w:p w14:paraId="726E19C3" w14:textId="77777777" w:rsidR="0028749A" w:rsidRDefault="0028749A" w:rsidP="0028749A">
      <w:pPr>
        <w:pStyle w:val="BodyTextFirstIndent"/>
        <w:ind w:left="284" w:firstLine="0"/>
      </w:pPr>
      <w:r>
        <w:tab/>
        <w:t>Pada bab ini akan dijelaskan tentang pengimplementasian sistem sesuai dengan spesifikasi, perancangan dan tujuan dari sistem yang dibuat.</w:t>
      </w:r>
    </w:p>
    <w:p w14:paraId="04DF4CB3" w14:textId="77777777" w:rsidR="0028749A" w:rsidRDefault="0028749A" w:rsidP="0028749A">
      <w:pPr>
        <w:pStyle w:val="BodyTextFirstIndent"/>
        <w:ind w:left="284" w:firstLine="0"/>
        <w:rPr>
          <w:b/>
        </w:rPr>
      </w:pPr>
      <w:r>
        <w:rPr>
          <w:b/>
        </w:rPr>
        <w:t>BAB VI PENGUJIAN</w:t>
      </w:r>
    </w:p>
    <w:p w14:paraId="058E1013" w14:textId="77777777" w:rsidR="0028749A" w:rsidRDefault="0028749A" w:rsidP="0028749A">
      <w:pPr>
        <w:pStyle w:val="BodyTextFirstIndent"/>
        <w:ind w:left="284" w:firstLine="0"/>
      </w:pPr>
      <w:r>
        <w:tab/>
        <w:t>Bab ini akan menjelaskan tentang pengujian yang dilakukan terhadap sistem serta menganalisis hasil dari pengujian yang telah dilakukan</w:t>
      </w:r>
    </w:p>
    <w:p w14:paraId="132BB1E7" w14:textId="77777777" w:rsidR="00EB595B" w:rsidRDefault="00EB595B">
      <w:pPr>
        <w:spacing w:after="0"/>
        <w:jc w:val="left"/>
        <w:rPr>
          <w:b/>
        </w:rPr>
      </w:pPr>
      <w:r>
        <w:rPr>
          <w:b/>
        </w:rPr>
        <w:br w:type="page"/>
      </w:r>
    </w:p>
    <w:p w14:paraId="360B605A" w14:textId="23F899A9" w:rsidR="0028749A" w:rsidRDefault="0028749A" w:rsidP="0028749A">
      <w:pPr>
        <w:pStyle w:val="BodyTextFirstIndent"/>
        <w:ind w:left="284" w:firstLine="0"/>
        <w:rPr>
          <w:b/>
        </w:rPr>
      </w:pPr>
      <w:r>
        <w:rPr>
          <w:b/>
        </w:rPr>
        <w:lastRenderedPageBreak/>
        <w:t>BAB VII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0" w:name="_Toc25999889"/>
      <w:r>
        <w:rPr>
          <w:lang w:val="en-US"/>
        </w:rPr>
        <w:lastRenderedPageBreak/>
        <w:t>LANDASAN KEPUSTAKAAN</w:t>
      </w:r>
      <w:bookmarkEnd w:id="20"/>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1" w:name="_Toc25999890"/>
      <w:bookmarkStart w:id="22" w:name="_Toc402485260"/>
      <w:r>
        <w:t>Kajian Pustaka</w:t>
      </w:r>
      <w:bookmarkEnd w:id="21"/>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6B9BFAF1" w:rsidR="00412E83" w:rsidRDefault="00412E83" w:rsidP="00412E83">
      <w:pPr>
        <w:pStyle w:val="Caption"/>
      </w:pPr>
      <w:r>
        <w:t xml:space="preserve">Tabel </w:t>
      </w:r>
      <w:r w:rsidR="00951930">
        <w:fldChar w:fldCharType="begin"/>
      </w:r>
      <w:r w:rsidR="00951930">
        <w:instrText xml:space="preserve"> STYLEREF 1 \s </w:instrText>
      </w:r>
      <w:r w:rsidR="00951930">
        <w:fldChar w:fldCharType="separate"/>
      </w:r>
      <w:r w:rsidR="00951930">
        <w:rPr>
          <w:noProof/>
        </w:rPr>
        <w:t>2</w:t>
      </w:r>
      <w:r w:rsidR="00951930">
        <w:fldChar w:fldCharType="end"/>
      </w:r>
      <w:r w:rsidR="00951930">
        <w:t>.</w:t>
      </w:r>
      <w:r w:rsidR="00951930">
        <w:fldChar w:fldCharType="begin"/>
      </w:r>
      <w:r w:rsidR="00951930">
        <w:instrText xml:space="preserve"> SEQ Tabel \* ARABIC \s 1 </w:instrText>
      </w:r>
      <w:r w:rsidR="00951930">
        <w:fldChar w:fldCharType="separate"/>
      </w:r>
      <w:r w:rsidR="00951930">
        <w:rPr>
          <w:noProof/>
        </w:rPr>
        <w:t>1</w:t>
      </w:r>
      <w:r w:rsidR="00951930">
        <w:fldChar w:fldCharType="end"/>
      </w:r>
      <w:r>
        <w:t xml:space="preserve"> Kajian Pustaka</w:t>
      </w:r>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709D3F49" w:rsidR="00882FF1" w:rsidRPr="00882FF1" w:rsidRDefault="00882FF1" w:rsidP="00882FF1">
      <w:pPr>
        <w:pStyle w:val="BodyTextFirstIndent"/>
        <w:jc w:val="center"/>
        <w:rPr>
          <w:b/>
        </w:rPr>
      </w:pPr>
      <w:r w:rsidRPr="00882FF1">
        <w:rPr>
          <w:b/>
        </w:rPr>
        <w:lastRenderedPageBreak/>
        <w:t xml:space="preserve">Tabel </w:t>
      </w:r>
      <w:r w:rsidR="00951930">
        <w:rPr>
          <w:b/>
        </w:rPr>
        <w:fldChar w:fldCharType="begin"/>
      </w:r>
      <w:r w:rsidR="00951930">
        <w:rPr>
          <w:b/>
        </w:rPr>
        <w:instrText xml:space="preserve"> STYLEREF 1 \s </w:instrText>
      </w:r>
      <w:r w:rsidR="00951930">
        <w:rPr>
          <w:b/>
        </w:rPr>
        <w:fldChar w:fldCharType="separate"/>
      </w:r>
      <w:r w:rsidR="00951930">
        <w:rPr>
          <w:b/>
          <w:noProof/>
        </w:rPr>
        <w:t>2</w:t>
      </w:r>
      <w:r w:rsidR="00951930">
        <w:rPr>
          <w:b/>
        </w:rPr>
        <w:fldChar w:fldCharType="end"/>
      </w:r>
      <w:r w:rsidR="00951930">
        <w:rPr>
          <w:b/>
        </w:rPr>
        <w:t>.</w:t>
      </w:r>
      <w:r w:rsidR="00951930">
        <w:rPr>
          <w:b/>
        </w:rPr>
        <w:fldChar w:fldCharType="begin"/>
      </w:r>
      <w:r w:rsidR="00951930">
        <w:rPr>
          <w:b/>
        </w:rPr>
        <w:instrText xml:space="preserve"> SEQ Tabel \* ARABIC \s 1 </w:instrText>
      </w:r>
      <w:r w:rsidR="00951930">
        <w:rPr>
          <w:b/>
        </w:rPr>
        <w:fldChar w:fldCharType="separate"/>
      </w:r>
      <w:r w:rsidR="00951930">
        <w:rPr>
          <w:b/>
          <w:noProof/>
        </w:rPr>
        <w:t>2</w:t>
      </w:r>
      <w:r w:rsidR="00951930">
        <w:rPr>
          <w:b/>
        </w:rPr>
        <w:fldChar w:fldCharType="end"/>
      </w:r>
      <w:r w:rsidRPr="00882FF1">
        <w:rPr>
          <w:b/>
        </w:rPr>
        <w:t xml:space="preserve"> Kajian Pustaka (Lanjutan)</w:t>
      </w:r>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r>
        <w:t>Sistem Pelacakan Dalam Gedung (Indoor Localization)</w:t>
      </w:r>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23" w:name="_Toc25999892"/>
      <w:r w:rsidRPr="00912D62">
        <w:t>Fingerprinting</w:t>
      </w:r>
      <w:bookmarkEnd w:id="23"/>
    </w:p>
    <w:p w14:paraId="6EFEC553" w14:textId="1A7CB82C"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375E24" w:rsidRPr="00375E24">
        <w:rPr>
          <w:i/>
          <w:lang w:eastAsia="id-ID"/>
        </w:rPr>
        <w:t>anchor point</w:t>
      </w:r>
      <w:r w:rsidR="00375E24">
        <w:rPr>
          <w:lang w:eastAsia="id-ID"/>
        </w:rPr>
        <w:t xml:space="preserve"> menjadi sebuah nama lokasi. Metode ini bekerja dengan mencocokkan </w:t>
      </w:r>
      <w:r w:rsidR="009435FA">
        <w:rPr>
          <w:lang w:eastAsia="id-ID"/>
        </w:rPr>
        <w:t xml:space="preserve">pengukuran sinyal yang diperoleh dari beberapa </w:t>
      </w:r>
      <w:r w:rsidR="009435FA">
        <w:rPr>
          <w:i/>
          <w:lang w:eastAsia="id-ID"/>
        </w:rPr>
        <w:t>anchor point</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0E54A5AA"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w:t>
      </w:r>
      <w:r>
        <w:rPr>
          <w:lang w:eastAsia="id-ID"/>
        </w:rPr>
        <w:lastRenderedPageBreak/>
        <w:t xml:space="preserve">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4B1031">
        <w:rPr>
          <w:i/>
          <w:lang w:eastAsia="id-ID"/>
        </w:rPr>
        <w:t>anchor point</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r>
        <w:t>Bluetooth Low Energy (BLE)</w:t>
      </w:r>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751205"/>
                    </a:xfrm>
                    <a:prstGeom prst="rect">
                      <a:avLst/>
                    </a:prstGeom>
                  </pic:spPr>
                </pic:pic>
              </a:graphicData>
            </a:graphic>
          </wp:inline>
        </w:drawing>
      </w:r>
    </w:p>
    <w:p w14:paraId="17FDC2B8" w14:textId="4D890E7C" w:rsidR="00097C13" w:rsidRDefault="00097C13" w:rsidP="00097C13">
      <w:pPr>
        <w:pStyle w:val="Caption"/>
        <w:rPr>
          <w:i/>
        </w:rPr>
      </w:pPr>
      <w:r>
        <w:t xml:space="preserve">Gambar </w:t>
      </w:r>
      <w:r w:rsidR="004B0C99">
        <w:fldChar w:fldCharType="begin"/>
      </w:r>
      <w:r w:rsidR="004B0C99">
        <w:instrText xml:space="preserve"> STYLEREF 1 \s </w:instrText>
      </w:r>
      <w:r w:rsidR="004B0C99">
        <w:fldChar w:fldCharType="separate"/>
      </w:r>
      <w:r w:rsidR="00626720">
        <w:rPr>
          <w:noProof/>
        </w:rPr>
        <w:t>2</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1</w:t>
      </w:r>
      <w:r w:rsidR="004B0C99">
        <w:fldChar w:fldCharType="end"/>
      </w:r>
      <w:r>
        <w:t xml:space="preserve"> BLE </w:t>
      </w:r>
      <w:r w:rsidRPr="00097C13">
        <w:rPr>
          <w:i/>
        </w:rPr>
        <w:t>channels</w:t>
      </w:r>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24" w:name="_Toc20222285"/>
      <w:bookmarkStart w:id="25" w:name="_Toc25999895"/>
      <w:r>
        <w:lastRenderedPageBreak/>
        <w:t xml:space="preserve">Algoritma </w:t>
      </w:r>
      <w:r w:rsidRPr="00AE7380">
        <w:t>k-nearest-neighbor</w:t>
      </w:r>
      <w:r>
        <w:t xml:space="preserve"> (KNN)</w:t>
      </w:r>
      <w:bookmarkEnd w:id="24"/>
      <w:bookmarkEnd w:id="25"/>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815465"/>
                    </a:xfrm>
                    <a:prstGeom prst="rect">
                      <a:avLst/>
                    </a:prstGeom>
                  </pic:spPr>
                </pic:pic>
              </a:graphicData>
            </a:graphic>
          </wp:inline>
        </w:drawing>
      </w:r>
    </w:p>
    <w:p w14:paraId="4797F720" w14:textId="7A8DAF41" w:rsidR="0088692A" w:rsidRDefault="004B0C99" w:rsidP="004B0C99">
      <w:pPr>
        <w:pStyle w:val="Caption"/>
      </w:pPr>
      <w:r>
        <w:t xml:space="preserve">Gambar </w:t>
      </w:r>
      <w:r>
        <w:fldChar w:fldCharType="begin"/>
      </w:r>
      <w:r>
        <w:instrText xml:space="preserve"> STYLEREF 1 \s </w:instrText>
      </w:r>
      <w:r>
        <w:fldChar w:fldCharType="separate"/>
      </w:r>
      <w:r w:rsidR="00626720">
        <w:rPr>
          <w:noProof/>
        </w:rPr>
        <w:t>2</w:t>
      </w:r>
      <w:r>
        <w:fldChar w:fldCharType="end"/>
      </w:r>
      <w:r>
        <w:t>.</w:t>
      </w:r>
      <w:r>
        <w:fldChar w:fldCharType="begin"/>
      </w:r>
      <w:r>
        <w:instrText xml:space="preserve"> SEQ Gambar \* ARABIC \s 1 </w:instrText>
      </w:r>
      <w:r>
        <w:fldChar w:fldCharType="separate"/>
      </w:r>
      <w:r w:rsidR="00626720">
        <w:rPr>
          <w:noProof/>
        </w:rPr>
        <w:t>2</w:t>
      </w:r>
      <w:r>
        <w:fldChar w:fldCharType="end"/>
      </w:r>
      <w:r>
        <w:t xml:space="preserve"> Contoh data pembelajaran</w:t>
      </w:r>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26" w:name="_Toc25999896"/>
      <w:r>
        <w:rPr>
          <w:lang w:val="en-US"/>
        </w:rPr>
        <w:lastRenderedPageBreak/>
        <w:t>METODOLOGI</w:t>
      </w:r>
      <w:r w:rsidR="00887B4E">
        <w:rPr>
          <w:lang w:val="en-US"/>
        </w:rPr>
        <w:t xml:space="preserve"> PENELITIAN</w:t>
      </w:r>
      <w:bookmarkEnd w:id="26"/>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A24A4A" w:rsidRPr="00EC6457" w:rsidRDefault="00A24A4A"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A24A4A" w:rsidRPr="00EC6457" w:rsidRDefault="00A24A4A"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44060F76" w:rsidR="007C7977" w:rsidRDefault="007C7977" w:rsidP="007C7977">
      <w:pPr>
        <w:pStyle w:val="Caption"/>
      </w:pPr>
      <w:bookmarkStart w:id="27" w:name="_Toc535789894"/>
      <w:bookmarkStart w:id="28" w:name="_Toc24054128"/>
      <w:r>
        <w:t xml:space="preserve">Gambar </w:t>
      </w:r>
      <w:r w:rsidR="004B0C99">
        <w:fldChar w:fldCharType="begin"/>
      </w:r>
      <w:r w:rsidR="004B0C99">
        <w:instrText xml:space="preserve"> STYLEREF 1 \s </w:instrText>
      </w:r>
      <w:r w:rsidR="004B0C99">
        <w:fldChar w:fldCharType="separate"/>
      </w:r>
      <w:r w:rsidR="00626720">
        <w:rPr>
          <w:noProof/>
        </w:rPr>
        <w:t>3</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1</w:t>
      </w:r>
      <w:r w:rsidR="004B0C99">
        <w:fldChar w:fldCharType="end"/>
      </w:r>
      <w:r>
        <w:t xml:space="preserve"> Metodologi Penelitian</w:t>
      </w:r>
      <w:bookmarkEnd w:id="27"/>
      <w:bookmarkEnd w:id="28"/>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29" w:name="_Toc20222287"/>
      <w:bookmarkStart w:id="30" w:name="_Toc25999897"/>
      <w:r>
        <w:lastRenderedPageBreak/>
        <w:t>Identifikasi Masalah</w:t>
      </w:r>
      <w:bookmarkEnd w:id="29"/>
      <w:bookmarkEnd w:id="30"/>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31" w:name="_Toc20222288"/>
      <w:bookmarkStart w:id="32" w:name="_Toc25999898"/>
      <w:r>
        <w:t>Studi Literatur</w:t>
      </w:r>
      <w:bookmarkEnd w:id="31"/>
      <w:bookmarkEnd w:id="32"/>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33" w:name="_Toc20222289"/>
      <w:bookmarkStart w:id="34" w:name="_Toc25999899"/>
      <w:r>
        <w:t>Analisis Kebutuhan</w:t>
      </w:r>
      <w:bookmarkEnd w:id="33"/>
      <w:bookmarkEnd w:id="34"/>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4F8830B" w14:textId="77777777" w:rsidR="00A24A4A" w:rsidRDefault="00595492" w:rsidP="007C7977">
      <w:pPr>
        <w:pStyle w:val="BodyText"/>
        <w:ind w:firstLine="340"/>
      </w:pPr>
      <w:r>
        <w:t xml:space="preserve">Pada penelitian ini, digunakan metode </w:t>
      </w:r>
      <w:r>
        <w:rPr>
          <w:i/>
        </w:rPr>
        <w:t>fingerprinting</w:t>
      </w:r>
      <w:r>
        <w:t xml:space="preserve"> dan teknologi </w:t>
      </w:r>
      <w:r w:rsidRPr="00595492">
        <w:rPr>
          <w:i/>
        </w:rPr>
        <w:t>Bluetooth Low Energy</w:t>
      </w:r>
      <w:r>
        <w:t xml:space="preserve"> (BLE) untuk melakukan </w:t>
      </w:r>
      <w:r>
        <w:rPr>
          <w:i/>
        </w:rPr>
        <w:t>indoor localization</w:t>
      </w:r>
      <w:r>
        <w:t xml:space="preserve">. </w:t>
      </w:r>
      <w:r w:rsidR="00235B36">
        <w:t xml:space="preserve">Berdasarkan pada mekanisme kerja </w:t>
      </w:r>
      <w:r w:rsidR="00850C28" w:rsidRPr="00850C28">
        <w:rPr>
          <w:i/>
        </w:rPr>
        <w:t>indoor localization</w:t>
      </w:r>
      <w:r w:rsidR="00235B36">
        <w:t xml:space="preserve"> maka pada penelitian ini dibutuhkan 3 komponen. Komponen pertama adalah perangkat </w:t>
      </w:r>
      <w:r w:rsidR="00235B36">
        <w:rPr>
          <w:i/>
        </w:rPr>
        <w:t xml:space="preserve">passive tag </w:t>
      </w:r>
      <w:r w:rsidR="00235B36" w:rsidRPr="00235B36">
        <w:t>yang berfungsi memancarkan sinyal bluetooth secara terus menerus</w:t>
      </w:r>
      <w:r w:rsidR="00235B36">
        <w:t xml:space="preserve">. Komponen ini sekaligus menjadi komponen yang akan ditentukan lokasinya. Komponen kedua adalah </w:t>
      </w:r>
      <w:r w:rsidR="00235B36">
        <w:rPr>
          <w:i/>
        </w:rPr>
        <w:t>anchor point</w:t>
      </w:r>
      <w:r w:rsidR="00235B36">
        <w:t xml:space="preserve"> yang berfungsi sebagai penangkap sinyal bluetooth yang dipancarkan </w:t>
      </w:r>
      <w:r w:rsidR="00235B36">
        <w:rPr>
          <w:i/>
        </w:rPr>
        <w:t>passive tag</w:t>
      </w:r>
      <w:r w:rsidR="00235B36">
        <w:t xml:space="preserve"> dan mengirimkan data RSSI-nya menuju server. </w:t>
      </w:r>
      <w:r w:rsidR="00850C28">
        <w:rPr>
          <w:i/>
        </w:rPr>
        <w:t>Anchor point</w:t>
      </w:r>
      <w:r w:rsidR="00850C28">
        <w:t xml:space="preserve"> juga mengirimkan MAC </w:t>
      </w:r>
      <w:r w:rsidR="00850C28">
        <w:rPr>
          <w:i/>
        </w:rPr>
        <w:t>address</w:t>
      </w:r>
      <w:r w:rsidR="00850C28">
        <w:t xml:space="preserve"> mereka bersamaan dengan data RSSI dari </w:t>
      </w:r>
      <w:r w:rsidR="00850C28">
        <w:rPr>
          <w:i/>
        </w:rPr>
        <w:t>passive tag</w:t>
      </w:r>
      <w:r w:rsidR="00850C28">
        <w:t xml:space="preserve">. </w:t>
      </w:r>
      <w:r w:rsidR="00850C28">
        <w:lastRenderedPageBreak/>
        <w:t xml:space="preserve">Agar </w:t>
      </w:r>
      <w:r w:rsidR="00850C28">
        <w:rPr>
          <w:i/>
        </w:rPr>
        <w:t>anchor point</w:t>
      </w:r>
      <w:r w:rsidR="00850C28">
        <w:t xml:space="preserve"> dapat mengirimkan dua data yang berbeda tipe secara bersamaan, maka digunakan format data JSON dalam pengiriman data menuju server. Komponen ketiga adalah server yang berfungsi sebagai penyimpan data pola sinyal yang diterima dari beberapa </w:t>
      </w:r>
      <w:r w:rsidR="00850C28">
        <w:rPr>
          <w:i/>
        </w:rPr>
        <w:t>anchor point</w:t>
      </w:r>
      <w:r w:rsidR="00850C28">
        <w:t xml:space="preserve"> (</w:t>
      </w:r>
      <w:r w:rsidR="00850C28">
        <w:rPr>
          <w:i/>
        </w:rPr>
        <w:t>data training</w:t>
      </w:r>
      <w:r w:rsidR="00850C28">
        <w:t>) dan juga sebagai perangkat yang memproses pola sinyal yang</w:t>
      </w:r>
      <w:r w:rsidR="00951930">
        <w:t xml:space="preserve"> diperoleh menjadi nama lokasi.</w:t>
      </w:r>
    </w:p>
    <w:p w14:paraId="26513CC3" w14:textId="52EB9A9F" w:rsidR="00A24A4A" w:rsidRPr="00A24A4A" w:rsidRDefault="00A24A4A" w:rsidP="007C7977">
      <w:pPr>
        <w:pStyle w:val="BodyText"/>
        <w:ind w:firstLine="340"/>
      </w:pPr>
      <w:r>
        <w:t xml:space="preserve">Implementasi sistem </w:t>
      </w:r>
      <w:r>
        <w:rPr>
          <w:i/>
        </w:rPr>
        <w:t>indoor localization</w:t>
      </w:r>
      <w:r>
        <w:t xml:space="preserve"> membutuhkan lokasi di dalam gedung. </w:t>
      </w:r>
      <w:r w:rsidR="00BC1E0E">
        <w:t xml:space="preserve">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74426D20" w14:textId="6062FE5A" w:rsidR="00595492" w:rsidRDefault="00951930" w:rsidP="007C7977">
      <w:pPr>
        <w:pStyle w:val="BodyText"/>
        <w:ind w:firstLine="340"/>
      </w:pPr>
      <w:r>
        <w:t xml:space="preserve">Pada Tabel </w:t>
      </w:r>
      <w:r w:rsidR="00A24A4A">
        <w:t xml:space="preserve">3.1 </w:t>
      </w:r>
      <w:r>
        <w:t>dibawah ini adalah rangkuman dari komponen yang dibutuhkan dalam penelitian ini.</w:t>
      </w:r>
    </w:p>
    <w:p w14:paraId="25928F4E" w14:textId="1F049415" w:rsidR="00951930" w:rsidRDefault="00951930" w:rsidP="00951930">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1</w:t>
      </w:r>
      <w:r>
        <w:fldChar w:fldCharType="end"/>
      </w:r>
      <w:r>
        <w:t xml:space="preserve"> Tabel Kebutuhan Komponen </w:t>
      </w:r>
      <w:r w:rsidR="00A24A4A">
        <w:t>Implementasi</w:t>
      </w:r>
    </w:p>
    <w:tbl>
      <w:tblPr>
        <w:tblStyle w:val="TableGrid"/>
        <w:tblW w:w="0" w:type="auto"/>
        <w:tblLook w:val="04A0" w:firstRow="1" w:lastRow="0" w:firstColumn="1" w:lastColumn="0" w:noHBand="0" w:noVBand="1"/>
      </w:tblPr>
      <w:tblGrid>
        <w:gridCol w:w="3963"/>
        <w:gridCol w:w="3964"/>
      </w:tblGrid>
      <w:tr w:rsidR="00951930" w14:paraId="0BD23A8F" w14:textId="77777777" w:rsidTr="00951930">
        <w:tc>
          <w:tcPr>
            <w:tcW w:w="3963" w:type="dxa"/>
          </w:tcPr>
          <w:p w14:paraId="122E9D6B" w14:textId="166F717E" w:rsidR="00951930" w:rsidRDefault="00951930" w:rsidP="007C7977">
            <w:pPr>
              <w:pStyle w:val="BodyText"/>
            </w:pPr>
            <w:r>
              <w:t>Komponen</w:t>
            </w:r>
          </w:p>
        </w:tc>
        <w:tc>
          <w:tcPr>
            <w:tcW w:w="3964" w:type="dxa"/>
          </w:tcPr>
          <w:p w14:paraId="2159C473" w14:textId="0336C4D7" w:rsidR="00951930" w:rsidRDefault="00951930" w:rsidP="007C7977">
            <w:pPr>
              <w:pStyle w:val="BodyText"/>
            </w:pPr>
            <w:r>
              <w:t>Fungsi</w:t>
            </w:r>
          </w:p>
        </w:tc>
      </w:tr>
      <w:tr w:rsidR="00951930" w14:paraId="55710972" w14:textId="77777777" w:rsidTr="00951930">
        <w:tc>
          <w:tcPr>
            <w:tcW w:w="3963" w:type="dxa"/>
          </w:tcPr>
          <w:p w14:paraId="64993F53" w14:textId="2FBD7464" w:rsidR="00951930" w:rsidRPr="00951930" w:rsidRDefault="00951930" w:rsidP="007C7977">
            <w:pPr>
              <w:pStyle w:val="BodyText"/>
              <w:rPr>
                <w:i/>
              </w:rPr>
            </w:pPr>
            <w:r>
              <w:rPr>
                <w:i/>
              </w:rPr>
              <w:t>Passive Tag</w:t>
            </w:r>
          </w:p>
        </w:tc>
        <w:tc>
          <w:tcPr>
            <w:tcW w:w="3964" w:type="dxa"/>
          </w:tcPr>
          <w:p w14:paraId="661F2F93" w14:textId="416F661E" w:rsidR="00951930" w:rsidRDefault="00951930" w:rsidP="007C7977">
            <w:pPr>
              <w:pStyle w:val="BodyText"/>
            </w:pPr>
            <w:r>
              <w:t>Perangkat yang akan ditentukan lokasinya. Perangkat ini memancarkan sinyal bluetooth secara terus-menerus</w:t>
            </w:r>
          </w:p>
        </w:tc>
      </w:tr>
      <w:tr w:rsidR="00951930" w14:paraId="363B71D9" w14:textId="77777777" w:rsidTr="00951930">
        <w:tc>
          <w:tcPr>
            <w:tcW w:w="3963" w:type="dxa"/>
          </w:tcPr>
          <w:p w14:paraId="16ACB95B" w14:textId="01B06762" w:rsidR="00951930" w:rsidRPr="00951930" w:rsidRDefault="00951930" w:rsidP="007C7977">
            <w:pPr>
              <w:pStyle w:val="BodyText"/>
            </w:pPr>
            <w:r>
              <w:rPr>
                <w:i/>
              </w:rPr>
              <w:t>A</w:t>
            </w:r>
            <w:r w:rsidR="001E0343">
              <w:rPr>
                <w:i/>
              </w:rPr>
              <w:t>nc</w:t>
            </w:r>
            <w:r>
              <w:rPr>
                <w:i/>
              </w:rPr>
              <w:t>hor Point</w:t>
            </w:r>
          </w:p>
        </w:tc>
        <w:tc>
          <w:tcPr>
            <w:tcW w:w="3964" w:type="dxa"/>
          </w:tcPr>
          <w:p w14:paraId="7B4F8F5A" w14:textId="4EEC113C" w:rsidR="00951930" w:rsidRPr="001E0343" w:rsidRDefault="00951930" w:rsidP="007C7977">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w:t>
            </w:r>
            <w:r w:rsidR="001E0343">
              <w:t xml:space="preserve"> bersamaan dengan MAC </w:t>
            </w:r>
            <w:r w:rsidR="001E0343">
              <w:rPr>
                <w:i/>
              </w:rPr>
              <w:t>address</w:t>
            </w:r>
            <w:r w:rsidR="001E0343">
              <w:t xml:space="preserve"> dari </w:t>
            </w:r>
            <w:r w:rsidR="001E0343" w:rsidRPr="001E0343">
              <w:rPr>
                <w:i/>
              </w:rPr>
              <w:t>anchor point</w:t>
            </w:r>
            <w:r w:rsidR="001E0343">
              <w:t xml:space="preserve"> tersebut menggunakan tipe data JSON</w:t>
            </w:r>
          </w:p>
        </w:tc>
      </w:tr>
      <w:tr w:rsidR="00951930" w14:paraId="6F228EAD" w14:textId="77777777" w:rsidTr="00951930">
        <w:tc>
          <w:tcPr>
            <w:tcW w:w="3963" w:type="dxa"/>
          </w:tcPr>
          <w:p w14:paraId="24D81916" w14:textId="756CA612" w:rsidR="00951930" w:rsidRPr="00951930" w:rsidRDefault="00951930" w:rsidP="007C7977">
            <w:pPr>
              <w:pStyle w:val="BodyText"/>
            </w:pPr>
            <w:r>
              <w:t>Server</w:t>
            </w:r>
          </w:p>
        </w:tc>
        <w:tc>
          <w:tcPr>
            <w:tcW w:w="3964" w:type="dxa"/>
          </w:tcPr>
          <w:p w14:paraId="114715F8" w14:textId="148CAD27" w:rsidR="00951930" w:rsidRPr="001E0343" w:rsidRDefault="001E0343" w:rsidP="001E034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Pr>
                <w:i/>
              </w:rPr>
              <w:t>anchor point</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Pr>
                <w:i/>
              </w:rPr>
              <w:t>anchor point</w:t>
            </w:r>
            <w:r>
              <w:t xml:space="preserve"> menjadi nama lokasi.</w:t>
            </w:r>
          </w:p>
        </w:tc>
      </w:tr>
    </w:tbl>
    <w:p w14:paraId="67FC5790" w14:textId="77777777" w:rsidR="00951930" w:rsidRDefault="00951930" w:rsidP="007C7977">
      <w:pPr>
        <w:pStyle w:val="BodyText"/>
        <w:ind w:firstLine="340"/>
      </w:pPr>
    </w:p>
    <w:p w14:paraId="1EAC401A" w14:textId="77777777" w:rsidR="00BC1E0E" w:rsidRPr="00850C28" w:rsidRDefault="00BC1E0E" w:rsidP="007C7977">
      <w:pPr>
        <w:pStyle w:val="BodyText"/>
        <w:ind w:firstLine="340"/>
      </w:pPr>
    </w:p>
    <w:p w14:paraId="3F3A8BB5" w14:textId="77777777" w:rsidR="007C7977" w:rsidRDefault="007C7977" w:rsidP="007C7977">
      <w:pPr>
        <w:pStyle w:val="Heading2"/>
        <w:numPr>
          <w:ilvl w:val="1"/>
          <w:numId w:val="40"/>
        </w:numPr>
      </w:pPr>
      <w:bookmarkStart w:id="35" w:name="_Toc20222291"/>
      <w:bookmarkStart w:id="36" w:name="_Toc25999901"/>
      <w:r>
        <w:lastRenderedPageBreak/>
        <w:t>Perancangan Sistem</w:t>
      </w:r>
      <w:bookmarkEnd w:id="35"/>
      <w:bookmarkEnd w:id="36"/>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Pr="00011513" w:rsidRDefault="00011513" w:rsidP="00BC1E0E">
      <w:pPr>
        <w:pStyle w:val="BodyText"/>
        <w:ind w:firstLine="340"/>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976F30B" w14:textId="77777777" w:rsidR="007C7977" w:rsidRDefault="007C7977" w:rsidP="007C7977">
      <w:pPr>
        <w:pStyle w:val="Heading2"/>
        <w:numPr>
          <w:ilvl w:val="1"/>
          <w:numId w:val="40"/>
        </w:numPr>
      </w:pPr>
      <w:bookmarkStart w:id="37" w:name="_Toc20222292"/>
      <w:bookmarkStart w:id="38" w:name="_Toc25999902"/>
      <w:r>
        <w:t>Implementasi</w:t>
      </w:r>
      <w:bookmarkEnd w:id="37"/>
      <w:bookmarkEnd w:id="38"/>
    </w:p>
    <w:p w14:paraId="6356E99A" w14:textId="548B227E" w:rsidR="007C7977"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3B4F5C">
        <w:rPr>
          <w:i/>
        </w:rPr>
        <w:t xml:space="preserve"> online.</w:t>
      </w:r>
    </w:p>
    <w:p w14:paraId="361B68AA" w14:textId="5ED7E94C" w:rsidR="003B4F5C" w:rsidRPr="00441020" w:rsidRDefault="003B4F5C" w:rsidP="007C7977">
      <w:pPr>
        <w:pStyle w:val="BodyText"/>
        <w:ind w:firstLine="340"/>
      </w:pPr>
      <w:r>
        <w:t xml:space="preserve">Pada tahap implementasi, seluruh perangkat yang digunakan akan diberikan kode sumber untuk dieksekusi. </w:t>
      </w:r>
      <w:r w:rsidR="00441020">
        <w:t xml:space="preserve">Kemudian perangkat </w:t>
      </w:r>
      <w:r w:rsidR="00441020">
        <w:rPr>
          <w:i/>
        </w:rPr>
        <w:t>anchor point</w:t>
      </w:r>
      <w:r w:rsidR="00441020">
        <w:t xml:space="preserve"> akan diletakkan pada masing-masing ruang. Jumlah perangkat </w:t>
      </w:r>
      <w:r w:rsidR="00441020">
        <w:rPr>
          <w:i/>
        </w:rPr>
        <w:t xml:space="preserve">anchor point </w:t>
      </w:r>
      <w:r w:rsidR="00441020">
        <w:t xml:space="preserve">yang digunakan sebanyak 5 perangkat karena keterbatasan perangkat. Dengan jumlah sekian, maka pada 2 ruangan terdapat masing-masing 2 perangkat </w:t>
      </w:r>
      <w:r w:rsidR="00441020">
        <w:rPr>
          <w:i/>
        </w:rPr>
        <w:t>anchor point</w:t>
      </w:r>
      <w:r w:rsidR="00441020">
        <w:t xml:space="preserve"> dan 1 ruangan diletakkan 1 perangkat </w:t>
      </w:r>
      <w:r w:rsidR="00441020">
        <w:rPr>
          <w:i/>
        </w:rPr>
        <w:t>anchor point.</w:t>
      </w:r>
      <w:bookmarkStart w:id="39" w:name="_GoBack"/>
      <w:bookmarkEnd w:id="39"/>
    </w:p>
    <w:p w14:paraId="184C957C" w14:textId="77777777" w:rsidR="007C7977" w:rsidRDefault="007C7977" w:rsidP="007C7977">
      <w:pPr>
        <w:pStyle w:val="Heading2"/>
        <w:numPr>
          <w:ilvl w:val="1"/>
          <w:numId w:val="40"/>
        </w:numPr>
      </w:pPr>
      <w:bookmarkStart w:id="40" w:name="_Toc20222293"/>
      <w:bookmarkStart w:id="41" w:name="_Toc25999903"/>
      <w:r>
        <w:t>Pengujian</w:t>
      </w:r>
      <w:bookmarkEnd w:id="40"/>
      <w:bookmarkEnd w:id="41"/>
    </w:p>
    <w:p w14:paraId="4D0F7609" w14:textId="77777777" w:rsidR="007C7977" w:rsidRDefault="007C7977" w:rsidP="007C7977">
      <w:pPr>
        <w:pStyle w:val="BodyText"/>
        <w:ind w:firstLine="340"/>
      </w:pPr>
      <w:r>
        <w:t>Pada  tahap  ini,  sistem  telah  berhasil  dirancang  lalu  penulis  akan  melakukan pengujian  pada  sistem  yang  dibangun.  Pengujian  dilakukan  untuk  mengetahui bahwa  sistem  telah  dapat  berjalan  sesuai  dengan  spesifikasi,  kebutuhan,  dan tujuannya. Selain itu, pada tahap pengujian ini penulis akan menguji akurasi dari sistem pelacakan dalam ruangan yang telah diimplementasikan.</w:t>
      </w:r>
    </w:p>
    <w:p w14:paraId="653015C1" w14:textId="77777777" w:rsidR="007C7977" w:rsidRDefault="007C7977" w:rsidP="007C7977">
      <w:pPr>
        <w:pStyle w:val="Heading2"/>
        <w:numPr>
          <w:ilvl w:val="1"/>
          <w:numId w:val="40"/>
        </w:numPr>
      </w:pPr>
      <w:bookmarkStart w:id="42" w:name="_Toc20222294"/>
      <w:bookmarkStart w:id="43" w:name="_Toc25999904"/>
      <w:r>
        <w:t>Kesimpulan dan Saran</w:t>
      </w:r>
      <w:bookmarkEnd w:id="42"/>
      <w:bookmarkEnd w:id="43"/>
    </w:p>
    <w:p w14:paraId="07054D31" w14:textId="00BF68D4"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p>
    <w:p w14:paraId="716F0FF6" w14:textId="77777777" w:rsidR="00D4584D" w:rsidRPr="00D4584D" w:rsidRDefault="00D4584D" w:rsidP="005664E2">
      <w:pPr>
        <w:pStyle w:val="BodyTextFirstIndent"/>
        <w:rPr>
          <w:lang w:val="en-US"/>
        </w:rPr>
      </w:pPr>
    </w:p>
    <w:p w14:paraId="4CC4554A" w14:textId="50EC0422" w:rsidR="00E43E43" w:rsidRDefault="00072848" w:rsidP="00692B49">
      <w:pPr>
        <w:pStyle w:val="Heading1"/>
        <w:rPr>
          <w:lang w:val="en-US"/>
        </w:rPr>
      </w:pPr>
      <w:bookmarkStart w:id="44" w:name="_Toc25999905"/>
      <w:r>
        <w:lastRenderedPageBreak/>
        <w:t>ANALISA KEBUTUHAN DAN PERANCANGAN</w:t>
      </w:r>
      <w:bookmarkEnd w:id="44"/>
      <w:r w:rsidR="00E43E43">
        <w:rPr>
          <w:lang w:val="en-US"/>
        </w:rPr>
        <w:t xml:space="preserve"> </w:t>
      </w:r>
    </w:p>
    <w:p w14:paraId="25BB685D" w14:textId="244FAE24" w:rsidR="00692B49" w:rsidRDefault="00072848" w:rsidP="00692B49">
      <w:pPr>
        <w:pStyle w:val="Heading2"/>
        <w:rPr>
          <w:lang w:val="en-US"/>
        </w:rPr>
      </w:pPr>
      <w:bookmarkStart w:id="45" w:name="_Toc25999906"/>
      <w:r>
        <w:t>Deskripsi Umum Sistem</w:t>
      </w:r>
      <w:bookmarkEnd w:id="45"/>
    </w:p>
    <w:p w14:paraId="702240AB" w14:textId="0A61A99B" w:rsidR="00064A2E" w:rsidRPr="00FC59E6" w:rsidRDefault="00064A2E" w:rsidP="00064A2E">
      <w:pPr>
        <w:pStyle w:val="BodyTextFirstIndent"/>
        <w:rPr>
          <w:lang w:val="en-US"/>
        </w:rPr>
      </w:pPr>
      <w:r>
        <w:t xml:space="preserve">Sistem pelacakan dalam gedung berbasis BLE menggunakan metode </w:t>
      </w:r>
      <w:r w:rsidR="00912D62" w:rsidRPr="00912D62">
        <w:rPr>
          <w:i/>
        </w:rPr>
        <w:t>fingerprinting</w:t>
      </w:r>
      <w:r>
        <w:rPr>
          <w:i/>
        </w:rPr>
        <w:t xml:space="preserve"> </w:t>
      </w:r>
      <w:r>
        <w:t xml:space="preserve">dibagi menjadi 2 tahap. Tahap pertama adalah melakukan pengumpulan data pola sinyal tiap ruangan yang dipilih berupa RSSI dari perangakat iTAG Bluetooth. Data yang terkumpul disimpan dalam sebuah database sederhana berupa file dengan format .csv. Tahap selanjutnya adalah tahap pelacakan perangkat. Pertama-tama, perangkat iTAG Bluetooth akan dibawa ke salah satu ruangan terpilih, kemudian saat sistem dinyalakan, maka sistem akan membaca karakteristik sinyal perangkat iTAG Bluetooth kemudian membandingkan karakterisik sinyal yang diperoleh dengan data karakteristik sinyal pada database file .csv yang telah dikumpulkan sebelumnya menggunakan algoritma </w:t>
      </w:r>
      <w:r w:rsidRPr="00FC59E6">
        <w:rPr>
          <w:i/>
        </w:rPr>
        <w:t>k-Nearest Neighbour</w:t>
      </w:r>
      <w:r>
        <w:t xml:space="preserve">. Setelah nama ruangan tempat perangkat iTAG Bluetooth telah ditemukan, maka sistem akan menampilkan nama ruangan dan waktu saat perangkat tersebut dilacak. Proses pelacakan ini berlangsung secara </w:t>
      </w:r>
      <w:r w:rsidRPr="00FC59E6">
        <w:rPr>
          <w:i/>
        </w:rPr>
        <w:t>real-time</w:t>
      </w:r>
      <w:r>
        <w:t>.</w:t>
      </w:r>
    </w:p>
    <w:p w14:paraId="6D17CE30" w14:textId="77777777" w:rsidR="00064A2E" w:rsidRDefault="00064A2E" w:rsidP="00064A2E">
      <w:pPr>
        <w:pStyle w:val="Heading2"/>
        <w:rPr>
          <w:lang w:val="en-US"/>
        </w:rPr>
      </w:pPr>
      <w:bookmarkStart w:id="46" w:name="_Toc25999907"/>
      <w:r>
        <w:t>Kebutuhan Sistem</w:t>
      </w:r>
      <w:bookmarkEnd w:id="46"/>
    </w:p>
    <w:p w14:paraId="454E0132" w14:textId="77777777" w:rsidR="00064A2E" w:rsidRPr="000B00F3" w:rsidRDefault="00064A2E" w:rsidP="00064A2E">
      <w:pPr>
        <w:pStyle w:val="ListNumber"/>
        <w:numPr>
          <w:ilvl w:val="0"/>
          <w:numId w:val="0"/>
        </w:numPr>
        <w:ind w:firstLine="340"/>
        <w:rPr>
          <w:lang w:val="id-ID"/>
        </w:rPr>
      </w:pPr>
      <w:r>
        <w:rPr>
          <w:lang w:val="id-ID"/>
        </w:rPr>
        <w:t xml:space="preserve">Kebutuhan sistem adalah kebutuhan yang diperlukan untuk perancangan dan implementasi sistem dalam pelacakan dalam gedung dengan menggunakan </w:t>
      </w:r>
      <w:r w:rsidRPr="000B00F3">
        <w:rPr>
          <w:i/>
          <w:lang w:val="id-ID"/>
        </w:rPr>
        <w:t>Bluetooth Low Energy</w:t>
      </w:r>
      <w:r>
        <w:rPr>
          <w:lang w:val="id-ID"/>
        </w:rPr>
        <w:t>.</w:t>
      </w:r>
    </w:p>
    <w:p w14:paraId="5C90BB72" w14:textId="77777777" w:rsidR="00064A2E" w:rsidRDefault="00064A2E" w:rsidP="00064A2E">
      <w:pPr>
        <w:pStyle w:val="Heading3"/>
        <w:rPr>
          <w:lang w:val="en-US"/>
        </w:rPr>
      </w:pPr>
      <w:bookmarkStart w:id="47" w:name="_Toc25999908"/>
      <w:r>
        <w:t>Kebutuhan Fungsional</w:t>
      </w:r>
      <w:bookmarkEnd w:id="47"/>
    </w:p>
    <w:p w14:paraId="3773EDEA" w14:textId="77777777" w:rsidR="00064A2E" w:rsidRDefault="00064A2E" w:rsidP="00064A2E">
      <w:pPr>
        <w:pStyle w:val="BodyTextFirstIndent"/>
      </w:pPr>
      <w:r>
        <w:t>Kebutuhan fungsional adalah kebutuhan yang harus ada pada sistem dan proses yang dapat dilakukan oleh sistem. Tabel 4.1 menunjukkan kebutuhan fungsional pada sistem pelacakan ini.</w:t>
      </w:r>
    </w:p>
    <w:p w14:paraId="757AFA41" w14:textId="2AB5FAD1" w:rsidR="00064A2E" w:rsidRDefault="00064A2E" w:rsidP="00064A2E">
      <w:pPr>
        <w:pStyle w:val="Caption"/>
        <w:rPr>
          <w:lang w:val="en-US"/>
        </w:rPr>
      </w:pPr>
      <w:r>
        <w:rPr>
          <w:lang w:val="en-US"/>
        </w:rPr>
        <w:t xml:space="preserve">    </w:t>
      </w:r>
      <w:bookmarkStart w:id="48" w:name="_Toc23966761"/>
      <w:r>
        <w:t xml:space="preserve">Tabel </w:t>
      </w:r>
      <w:r w:rsidR="00951930">
        <w:fldChar w:fldCharType="begin"/>
      </w:r>
      <w:r w:rsidR="00951930">
        <w:instrText xml:space="preserve"> STYLEREF 1 \s </w:instrText>
      </w:r>
      <w:r w:rsidR="00951930">
        <w:fldChar w:fldCharType="separate"/>
      </w:r>
      <w:r w:rsidR="00951930">
        <w:rPr>
          <w:noProof/>
        </w:rPr>
        <w:t>4</w:t>
      </w:r>
      <w:r w:rsidR="00951930">
        <w:fldChar w:fldCharType="end"/>
      </w:r>
      <w:r w:rsidR="00951930">
        <w:t>.</w:t>
      </w:r>
      <w:r w:rsidR="00951930">
        <w:fldChar w:fldCharType="begin"/>
      </w:r>
      <w:r w:rsidR="00951930">
        <w:instrText xml:space="preserve"> SEQ Tabel \* ARABIC \s 1 </w:instrText>
      </w:r>
      <w:r w:rsidR="00951930">
        <w:fldChar w:fldCharType="separate"/>
      </w:r>
      <w:r w:rsidR="00951930">
        <w:rPr>
          <w:noProof/>
        </w:rPr>
        <w:t>1</w:t>
      </w:r>
      <w:r w:rsidR="00951930">
        <w:fldChar w:fldCharType="end"/>
      </w:r>
      <w:r>
        <w:t xml:space="preserve"> Kebutuhan Fungsional</w:t>
      </w:r>
      <w:bookmarkEnd w:id="48"/>
    </w:p>
    <w:tbl>
      <w:tblPr>
        <w:tblStyle w:val="TableGrid"/>
        <w:tblW w:w="0" w:type="auto"/>
        <w:tblLook w:val="04A0" w:firstRow="1" w:lastRow="0" w:firstColumn="1" w:lastColumn="0" w:noHBand="0" w:noVBand="1"/>
      </w:tblPr>
      <w:tblGrid>
        <w:gridCol w:w="704"/>
        <w:gridCol w:w="7223"/>
      </w:tblGrid>
      <w:tr w:rsidR="00064A2E" w14:paraId="6E4E7CA0"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9DF7E10" w14:textId="77777777" w:rsidR="00064A2E" w:rsidRDefault="00064A2E" w:rsidP="00732C3F">
            <w:pPr>
              <w:pStyle w:val="BodyText"/>
              <w:jc w:val="center"/>
              <w:rPr>
                <w:b/>
                <w:bCs/>
                <w:sz w:val="20"/>
                <w:szCs w:val="20"/>
              </w:rPr>
            </w:pPr>
            <w:r>
              <w:rPr>
                <w:b/>
                <w:bCs/>
                <w:sz w:val="20"/>
                <w:szCs w:val="20"/>
              </w:rPr>
              <w:t>No.</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DF3D565" w14:textId="77777777" w:rsidR="00064A2E" w:rsidRDefault="00064A2E" w:rsidP="00732C3F">
            <w:pPr>
              <w:pStyle w:val="BodyText"/>
              <w:jc w:val="left"/>
              <w:rPr>
                <w:b/>
                <w:bCs/>
                <w:sz w:val="20"/>
                <w:szCs w:val="20"/>
              </w:rPr>
            </w:pPr>
            <w:r>
              <w:rPr>
                <w:b/>
                <w:bCs/>
                <w:sz w:val="20"/>
                <w:szCs w:val="20"/>
              </w:rPr>
              <w:t>Kebutuhan Fungsional</w:t>
            </w:r>
          </w:p>
        </w:tc>
      </w:tr>
      <w:tr w:rsidR="00064A2E" w14:paraId="0698334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40FE668" w14:textId="77777777" w:rsidR="00064A2E" w:rsidRDefault="00064A2E" w:rsidP="00732C3F">
            <w:pPr>
              <w:pStyle w:val="BodyText"/>
              <w:jc w:val="center"/>
              <w:rPr>
                <w:sz w:val="20"/>
                <w:szCs w:val="20"/>
              </w:rPr>
            </w:pPr>
            <w:r>
              <w:rPr>
                <w:sz w:val="20"/>
                <w:szCs w:val="20"/>
              </w:rPr>
              <w:t>1</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070D5C" w14:textId="77777777" w:rsidR="00064A2E" w:rsidRDefault="00064A2E" w:rsidP="00732C3F">
            <w:pPr>
              <w:pStyle w:val="BodyText"/>
              <w:rPr>
                <w:sz w:val="20"/>
                <w:szCs w:val="20"/>
              </w:rPr>
            </w:pPr>
            <w:r>
              <w:rPr>
                <w:sz w:val="20"/>
                <w:szCs w:val="20"/>
              </w:rPr>
              <w:t>Sistem dapat mendapatkan sinyal RSSI iTAG Bluetooth</w:t>
            </w:r>
          </w:p>
        </w:tc>
      </w:tr>
      <w:tr w:rsidR="00064A2E" w14:paraId="241E1029"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F3EEC2" w14:textId="77777777" w:rsidR="00064A2E" w:rsidRDefault="00064A2E" w:rsidP="00732C3F">
            <w:pPr>
              <w:pStyle w:val="BodyText"/>
              <w:jc w:val="center"/>
              <w:rPr>
                <w:sz w:val="20"/>
                <w:szCs w:val="20"/>
              </w:rPr>
            </w:pPr>
            <w:r>
              <w:rPr>
                <w:sz w:val="20"/>
                <w:szCs w:val="20"/>
              </w:rPr>
              <w:t>2</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41B3DCA" w14:textId="77777777" w:rsidR="00064A2E" w:rsidRDefault="00064A2E" w:rsidP="00732C3F">
            <w:pPr>
              <w:pStyle w:val="BodyText"/>
              <w:rPr>
                <w:sz w:val="20"/>
                <w:szCs w:val="20"/>
              </w:rPr>
            </w:pPr>
            <w:r>
              <w:rPr>
                <w:sz w:val="20"/>
                <w:szCs w:val="20"/>
              </w:rPr>
              <w:t xml:space="preserve">Sistem dapat mengirim sinyal RSSI iTAG Bluetooth menuju server </w:t>
            </w:r>
          </w:p>
        </w:tc>
      </w:tr>
      <w:tr w:rsidR="00064A2E" w14:paraId="225F78F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05EAD26" w14:textId="77777777" w:rsidR="00064A2E" w:rsidRDefault="00064A2E" w:rsidP="00732C3F">
            <w:pPr>
              <w:pStyle w:val="BodyText"/>
              <w:jc w:val="center"/>
              <w:rPr>
                <w:sz w:val="20"/>
                <w:szCs w:val="20"/>
              </w:rPr>
            </w:pPr>
            <w:r>
              <w:rPr>
                <w:sz w:val="20"/>
                <w:szCs w:val="20"/>
              </w:rPr>
              <w:t>3</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2555F5" w14:textId="77777777" w:rsidR="00064A2E" w:rsidRDefault="00064A2E" w:rsidP="00732C3F">
            <w:pPr>
              <w:pStyle w:val="BodyText"/>
              <w:jc w:val="left"/>
              <w:rPr>
                <w:sz w:val="20"/>
                <w:szCs w:val="20"/>
              </w:rPr>
            </w:pPr>
            <w:r>
              <w:rPr>
                <w:sz w:val="20"/>
                <w:szCs w:val="20"/>
              </w:rPr>
              <w:t>Sistem dapat menyimpan karakteristik sinyal RSSI iTAG Bluetooth pada database file .csv</w:t>
            </w:r>
          </w:p>
        </w:tc>
      </w:tr>
      <w:tr w:rsidR="00064A2E" w14:paraId="4154F815"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3B050DB" w14:textId="77777777" w:rsidR="00064A2E" w:rsidRDefault="00064A2E" w:rsidP="00732C3F">
            <w:pPr>
              <w:pStyle w:val="BodyText"/>
              <w:jc w:val="center"/>
              <w:rPr>
                <w:sz w:val="20"/>
                <w:szCs w:val="20"/>
              </w:rPr>
            </w:pPr>
            <w:r>
              <w:rPr>
                <w:sz w:val="20"/>
                <w:szCs w:val="20"/>
              </w:rPr>
              <w:t>4</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AB314" w14:textId="77777777" w:rsidR="00064A2E" w:rsidRDefault="00064A2E" w:rsidP="00732C3F">
            <w:pPr>
              <w:pStyle w:val="BodyText"/>
              <w:jc w:val="left"/>
              <w:rPr>
                <w:sz w:val="20"/>
                <w:szCs w:val="20"/>
              </w:rPr>
            </w:pPr>
            <w:r>
              <w:rPr>
                <w:sz w:val="20"/>
                <w:szCs w:val="20"/>
              </w:rPr>
              <w:t>Sistem dapat mengimplementasikan pelacakan dengan algoritma kNN</w:t>
            </w:r>
          </w:p>
        </w:tc>
      </w:tr>
      <w:tr w:rsidR="00064A2E" w14:paraId="058FF51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BE1418" w14:textId="77777777" w:rsidR="00064A2E" w:rsidRDefault="00064A2E" w:rsidP="00732C3F">
            <w:pPr>
              <w:pStyle w:val="BodyText"/>
              <w:jc w:val="center"/>
              <w:rPr>
                <w:sz w:val="20"/>
                <w:szCs w:val="20"/>
              </w:rPr>
            </w:pPr>
            <w:r>
              <w:rPr>
                <w:sz w:val="20"/>
                <w:szCs w:val="20"/>
              </w:rPr>
              <w:t>5</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5CE15" w14:textId="77777777" w:rsidR="00064A2E" w:rsidRDefault="00064A2E" w:rsidP="00732C3F">
            <w:pPr>
              <w:pStyle w:val="BodyText"/>
              <w:jc w:val="left"/>
              <w:rPr>
                <w:sz w:val="20"/>
                <w:szCs w:val="20"/>
              </w:rPr>
            </w:pPr>
            <w:r>
              <w:rPr>
                <w:sz w:val="20"/>
                <w:szCs w:val="20"/>
              </w:rPr>
              <w:t>Sistem dapat menampilkan hasil pelacakan berupa nama ruangan</w:t>
            </w:r>
          </w:p>
        </w:tc>
      </w:tr>
      <w:tr w:rsidR="00064A2E" w14:paraId="52765C96"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BA37B0" w14:textId="77777777" w:rsidR="00064A2E" w:rsidRDefault="00064A2E" w:rsidP="00732C3F">
            <w:pPr>
              <w:pStyle w:val="BodyText"/>
              <w:jc w:val="center"/>
              <w:rPr>
                <w:sz w:val="20"/>
                <w:szCs w:val="20"/>
              </w:rPr>
            </w:pPr>
            <w:r>
              <w:rPr>
                <w:sz w:val="20"/>
                <w:szCs w:val="20"/>
              </w:rPr>
              <w:t>6</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F74DF4" w14:textId="77777777" w:rsidR="00064A2E" w:rsidRDefault="00064A2E" w:rsidP="00732C3F">
            <w:pPr>
              <w:pStyle w:val="BodyText"/>
              <w:jc w:val="left"/>
              <w:rPr>
                <w:sz w:val="20"/>
                <w:szCs w:val="20"/>
              </w:rPr>
            </w:pPr>
            <w:r>
              <w:rPr>
                <w:sz w:val="20"/>
                <w:szCs w:val="20"/>
              </w:rPr>
              <w:t>Sistem dapat mencatat hasil pelacakan pada sebuah file log dengan format .csv</w:t>
            </w:r>
          </w:p>
        </w:tc>
      </w:tr>
      <w:tr w:rsidR="00064A2E" w14:paraId="0329725A"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1CAC341" w14:textId="77777777" w:rsidR="00064A2E" w:rsidRDefault="00064A2E" w:rsidP="00732C3F">
            <w:pPr>
              <w:pStyle w:val="BodyText"/>
              <w:jc w:val="center"/>
              <w:rPr>
                <w:sz w:val="20"/>
                <w:szCs w:val="20"/>
              </w:rPr>
            </w:pPr>
            <w:r>
              <w:rPr>
                <w:sz w:val="20"/>
                <w:szCs w:val="20"/>
              </w:rPr>
              <w:t>7</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B16981" w14:textId="77777777" w:rsidR="00064A2E" w:rsidRDefault="00064A2E" w:rsidP="00732C3F">
            <w:pPr>
              <w:pStyle w:val="BodyText"/>
              <w:jc w:val="left"/>
              <w:rPr>
                <w:sz w:val="20"/>
                <w:szCs w:val="20"/>
              </w:rPr>
            </w:pPr>
            <w:r>
              <w:rPr>
                <w:sz w:val="20"/>
                <w:szCs w:val="20"/>
              </w:rPr>
              <w:t>Sistem dapat melakukan perhitungan akurasi hasil pelacakan dalam hitungan persen</w:t>
            </w:r>
          </w:p>
        </w:tc>
      </w:tr>
    </w:tbl>
    <w:p w14:paraId="68149D2B" w14:textId="77777777" w:rsidR="00064A2E" w:rsidRPr="00C21BB3" w:rsidRDefault="00064A2E" w:rsidP="00064A2E">
      <w:pPr>
        <w:pStyle w:val="BodyTextFirstIndent"/>
      </w:pPr>
      <w:r>
        <w:t xml:space="preserve">Pada Tabel 4.1 menunjukkan beberapa kebutuhan fungsional dari sistem pelacakan dalam gedung berbasis BLE ini. Secara singkat kebutuhan fungsional dari sistem ini adalah melakukan pelacakan perangkat iTAG Bluetooth dengan menggunakan algoritma </w:t>
      </w:r>
      <w:r w:rsidRPr="00FC59E6">
        <w:rPr>
          <w:i/>
        </w:rPr>
        <w:t>k-Nearest Neighbour</w:t>
      </w:r>
      <w:r>
        <w:t xml:space="preserve"> secara </w:t>
      </w:r>
      <w:r w:rsidRPr="006D3580">
        <w:rPr>
          <w:i/>
        </w:rPr>
        <w:t>real-time</w:t>
      </w:r>
      <w:r>
        <w:t>.</w:t>
      </w:r>
    </w:p>
    <w:p w14:paraId="79DE567B" w14:textId="77777777" w:rsidR="00064A2E" w:rsidRDefault="00064A2E" w:rsidP="00064A2E">
      <w:pPr>
        <w:pStyle w:val="Heading3"/>
        <w:rPr>
          <w:lang w:val="en-US"/>
        </w:rPr>
      </w:pPr>
      <w:bookmarkStart w:id="49" w:name="_Toc25999909"/>
      <w:r>
        <w:lastRenderedPageBreak/>
        <w:t>Kebutuhan Non-Fungsional</w:t>
      </w:r>
      <w:bookmarkEnd w:id="49"/>
    </w:p>
    <w:p w14:paraId="61A8B80C" w14:textId="77777777" w:rsidR="00064A2E" w:rsidRDefault="00064A2E" w:rsidP="00064A2E">
      <w:pPr>
        <w:pStyle w:val="BodyTextFirstIndent"/>
      </w:pPr>
      <w:r>
        <w:t>Kebutuhan non-fungsional adalah kebutuhan untuk mendukung dalam perancangan dan implementasi sistem. Kebutuhan non-fungsional terususun dari kebutuhan perangkat lunak dan perangkat keras yang dibutuhkan untuk mengimplementasikan sistem yang akan dibuat pada penelitian ini.</w:t>
      </w:r>
    </w:p>
    <w:p w14:paraId="20A99EDF" w14:textId="77777777" w:rsidR="00064A2E" w:rsidRDefault="00064A2E" w:rsidP="00064A2E">
      <w:pPr>
        <w:pStyle w:val="Heading4"/>
      </w:pPr>
      <w:r>
        <w:t>Kebutuhan perangkat lunak</w:t>
      </w:r>
    </w:p>
    <w:p w14:paraId="264083D1" w14:textId="77777777" w:rsidR="00064A2E" w:rsidRDefault="00064A2E" w:rsidP="00064A2E">
      <w:pPr>
        <w:ind w:firstLine="426"/>
      </w:pPr>
      <w:r>
        <w:t>Kebutuhan perangkat lunak disini menjelaskan perangkat lunak apa saja yang dibutuhkan dalam pengimplementasian sistem pelacakan dalam gedung berbasis BLE. Kebutuhan perangkat lunak dapat dilihat pada Tabel 4.2</w:t>
      </w:r>
    </w:p>
    <w:p w14:paraId="140DA240" w14:textId="7B256AC1" w:rsidR="00064A2E" w:rsidRDefault="00064A2E" w:rsidP="00064A2E">
      <w:pPr>
        <w:pStyle w:val="Caption"/>
      </w:pPr>
      <w:bookmarkStart w:id="50" w:name="_Toc23966762"/>
      <w:r>
        <w:t xml:space="preserve">Tabel </w:t>
      </w:r>
      <w:r w:rsidR="00951930">
        <w:fldChar w:fldCharType="begin"/>
      </w:r>
      <w:r w:rsidR="00951930">
        <w:instrText xml:space="preserve"> STYLEREF 1 \s </w:instrText>
      </w:r>
      <w:r w:rsidR="00951930">
        <w:fldChar w:fldCharType="separate"/>
      </w:r>
      <w:r w:rsidR="00951930">
        <w:rPr>
          <w:noProof/>
        </w:rPr>
        <w:t>4</w:t>
      </w:r>
      <w:r w:rsidR="00951930">
        <w:fldChar w:fldCharType="end"/>
      </w:r>
      <w:r w:rsidR="00951930">
        <w:t>.</w:t>
      </w:r>
      <w:r w:rsidR="00951930">
        <w:fldChar w:fldCharType="begin"/>
      </w:r>
      <w:r w:rsidR="00951930">
        <w:instrText xml:space="preserve"> SEQ Tabel \* ARABIC \s 1 </w:instrText>
      </w:r>
      <w:r w:rsidR="00951930">
        <w:fldChar w:fldCharType="separate"/>
      </w:r>
      <w:r w:rsidR="00951930">
        <w:rPr>
          <w:noProof/>
        </w:rPr>
        <w:t>2</w:t>
      </w:r>
      <w:r w:rsidR="00951930">
        <w:fldChar w:fldCharType="end"/>
      </w:r>
      <w:r>
        <w:t xml:space="preserve"> Kebutuhan perangkat lunak</w:t>
      </w:r>
      <w:bookmarkEnd w:id="50"/>
    </w:p>
    <w:tbl>
      <w:tblPr>
        <w:tblStyle w:val="TableGrid"/>
        <w:tblW w:w="0" w:type="auto"/>
        <w:tblLook w:val="04A0" w:firstRow="1" w:lastRow="0" w:firstColumn="1" w:lastColumn="0" w:noHBand="0" w:noVBand="1"/>
      </w:tblPr>
      <w:tblGrid>
        <w:gridCol w:w="625"/>
        <w:gridCol w:w="2790"/>
        <w:gridCol w:w="4512"/>
      </w:tblGrid>
      <w:tr w:rsidR="00064A2E" w:rsidRPr="0039787D" w14:paraId="66C00EB8"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A162300"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6E49A837"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1AC7316E"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8F29C0A"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10186CD"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629D5E22" w14:textId="77777777" w:rsidR="00064A2E" w:rsidRPr="00EC71BA" w:rsidRDefault="00064A2E" w:rsidP="00732C3F">
            <w:pPr>
              <w:pStyle w:val="BodyTextFirstIndent"/>
              <w:ind w:firstLine="0"/>
              <w:rPr>
                <w:i/>
                <w:sz w:val="20"/>
                <w:szCs w:val="20"/>
              </w:rPr>
            </w:pPr>
            <w:r>
              <w:rPr>
                <w:i/>
                <w:iCs/>
                <w:sz w:val="20"/>
                <w:szCs w:val="20"/>
              </w:rPr>
              <w:t>Arduino IDE</w:t>
            </w:r>
          </w:p>
        </w:tc>
        <w:tc>
          <w:tcPr>
            <w:tcW w:w="4512" w:type="dxa"/>
            <w:tcBorders>
              <w:top w:val="single" w:sz="4" w:space="0" w:color="000000"/>
              <w:left w:val="single" w:sz="4" w:space="0" w:color="000000"/>
              <w:bottom w:val="single" w:sz="4" w:space="0" w:color="000000"/>
              <w:right w:val="single" w:sz="4" w:space="0" w:color="000000"/>
            </w:tcBorders>
            <w:hideMark/>
          </w:tcPr>
          <w:p w14:paraId="4A311B56" w14:textId="77777777" w:rsidR="00064A2E" w:rsidRPr="00593292" w:rsidRDefault="00064A2E" w:rsidP="00732C3F">
            <w:pPr>
              <w:pStyle w:val="BodyTextFirstIndent"/>
              <w:ind w:firstLine="0"/>
              <w:rPr>
                <w:sz w:val="20"/>
                <w:szCs w:val="20"/>
              </w:rPr>
            </w:pPr>
            <w:r>
              <w:rPr>
                <w:sz w:val="20"/>
                <w:szCs w:val="20"/>
              </w:rPr>
              <w:t>Arduino IDE berfungsi untuk menulis sekaligus mengunggah code yang digunakan dalam sensor ESP32 yang berfungsi untuk menangkap sinyal RSSI dari perangkat iTAG bluetooth</w:t>
            </w:r>
          </w:p>
        </w:tc>
      </w:tr>
      <w:tr w:rsidR="00064A2E" w:rsidRPr="0039787D" w14:paraId="5DAE10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E5917C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hideMark/>
          </w:tcPr>
          <w:p w14:paraId="6AF12512" w14:textId="77777777" w:rsidR="00064A2E" w:rsidRPr="00593292" w:rsidRDefault="00064A2E" w:rsidP="00732C3F">
            <w:pPr>
              <w:pStyle w:val="BodyTextFirstIndent"/>
              <w:ind w:firstLine="0"/>
              <w:rPr>
                <w:i/>
                <w:sz w:val="20"/>
                <w:szCs w:val="20"/>
              </w:rPr>
            </w:pPr>
            <w:r>
              <w:rPr>
                <w:i/>
                <w:sz w:val="20"/>
                <w:szCs w:val="20"/>
              </w:rPr>
              <w:t>Windows 10</w:t>
            </w:r>
          </w:p>
        </w:tc>
        <w:tc>
          <w:tcPr>
            <w:tcW w:w="4512" w:type="dxa"/>
            <w:tcBorders>
              <w:top w:val="single" w:sz="4" w:space="0" w:color="000000"/>
              <w:left w:val="single" w:sz="4" w:space="0" w:color="000000"/>
              <w:bottom w:val="single" w:sz="4" w:space="0" w:color="000000"/>
              <w:right w:val="single" w:sz="4" w:space="0" w:color="000000"/>
            </w:tcBorders>
            <w:hideMark/>
          </w:tcPr>
          <w:p w14:paraId="40281B5A" w14:textId="77777777" w:rsidR="00064A2E" w:rsidRPr="00593292" w:rsidRDefault="00064A2E" w:rsidP="00732C3F">
            <w:pPr>
              <w:pStyle w:val="BodyTextFirstIndent"/>
              <w:ind w:firstLine="0"/>
              <w:rPr>
                <w:sz w:val="20"/>
                <w:szCs w:val="20"/>
              </w:rPr>
            </w:pPr>
            <w:r>
              <w:rPr>
                <w:sz w:val="20"/>
                <w:szCs w:val="20"/>
              </w:rPr>
              <w:t xml:space="preserve">Windows 10 berfungsi sebagai lingkungan untuk menjalankan Python </w:t>
            </w:r>
            <w:r w:rsidRPr="0059495B">
              <w:rPr>
                <w:i/>
                <w:sz w:val="20"/>
                <w:szCs w:val="20"/>
              </w:rPr>
              <w:t xml:space="preserve">interpreter </w:t>
            </w:r>
            <w:r>
              <w:rPr>
                <w:sz w:val="20"/>
                <w:szCs w:val="20"/>
              </w:rPr>
              <w:t xml:space="preserve">dan perangkat lunak Visual Studio Code </w:t>
            </w:r>
          </w:p>
        </w:tc>
      </w:tr>
      <w:tr w:rsidR="00064A2E" w:rsidRPr="0039787D" w14:paraId="1FCF05A0"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9B26F2B"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4D5FB17E" w14:textId="77777777" w:rsidR="00064A2E" w:rsidRPr="0039787D" w:rsidRDefault="00064A2E" w:rsidP="00732C3F">
            <w:pPr>
              <w:pStyle w:val="BodyTextFirstIndent"/>
              <w:ind w:firstLine="0"/>
              <w:rPr>
                <w:i/>
                <w:sz w:val="20"/>
                <w:szCs w:val="20"/>
              </w:rPr>
            </w:pPr>
            <w:r>
              <w:rPr>
                <w:i/>
                <w:sz w:val="20"/>
                <w:szCs w:val="20"/>
              </w:rPr>
              <w:t>Python 3 Interpreter</w:t>
            </w:r>
          </w:p>
        </w:tc>
        <w:tc>
          <w:tcPr>
            <w:tcW w:w="4512" w:type="dxa"/>
            <w:tcBorders>
              <w:top w:val="single" w:sz="4" w:space="0" w:color="000000"/>
              <w:left w:val="single" w:sz="4" w:space="0" w:color="000000"/>
              <w:bottom w:val="single" w:sz="4" w:space="0" w:color="000000"/>
              <w:right w:val="single" w:sz="4" w:space="0" w:color="000000"/>
            </w:tcBorders>
          </w:tcPr>
          <w:p w14:paraId="6B2905C3" w14:textId="77777777" w:rsidR="00064A2E" w:rsidRPr="0059495B" w:rsidRDefault="00064A2E" w:rsidP="00732C3F">
            <w:pPr>
              <w:pStyle w:val="BodyTextFirstIndent"/>
              <w:ind w:firstLine="0"/>
              <w:rPr>
                <w:sz w:val="20"/>
                <w:szCs w:val="20"/>
              </w:rPr>
            </w:pPr>
            <w:r>
              <w:rPr>
                <w:sz w:val="20"/>
                <w:szCs w:val="20"/>
              </w:rPr>
              <w:t xml:space="preserve">Python 3 Interpreter berfungsi sebagai </w:t>
            </w:r>
            <w:r>
              <w:rPr>
                <w:i/>
                <w:sz w:val="20"/>
                <w:szCs w:val="20"/>
              </w:rPr>
              <w:t>interpreter</w:t>
            </w:r>
            <w:r>
              <w:rPr>
                <w:sz w:val="20"/>
                <w:szCs w:val="20"/>
              </w:rPr>
              <w:t xml:space="preserve"> atau penerjemah code dengan bahasa pemrograman Python dapat dicompile</w:t>
            </w:r>
          </w:p>
        </w:tc>
      </w:tr>
      <w:tr w:rsidR="00064A2E" w:rsidRPr="0039787D" w14:paraId="2D344B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17814C"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74C826F5" w14:textId="77777777" w:rsidR="00064A2E" w:rsidRPr="0039787D" w:rsidRDefault="00064A2E" w:rsidP="00732C3F">
            <w:pPr>
              <w:pStyle w:val="BodyTextFirstIndent"/>
              <w:ind w:firstLine="0"/>
              <w:rPr>
                <w:i/>
                <w:sz w:val="20"/>
                <w:szCs w:val="20"/>
              </w:rPr>
            </w:pPr>
            <w:r w:rsidRPr="0039787D">
              <w:rPr>
                <w:i/>
                <w:sz w:val="20"/>
                <w:szCs w:val="20"/>
              </w:rPr>
              <w:t xml:space="preserve">Visual Studio </w:t>
            </w:r>
            <w:r w:rsidRPr="00575BB7">
              <w:rPr>
                <w:i/>
                <w:iCs/>
                <w:sz w:val="20"/>
                <w:szCs w:val="20"/>
              </w:rPr>
              <w:t>Code</w:t>
            </w:r>
          </w:p>
        </w:tc>
        <w:tc>
          <w:tcPr>
            <w:tcW w:w="4512" w:type="dxa"/>
            <w:tcBorders>
              <w:top w:val="single" w:sz="4" w:space="0" w:color="000000"/>
              <w:left w:val="single" w:sz="4" w:space="0" w:color="000000"/>
              <w:bottom w:val="single" w:sz="4" w:space="0" w:color="000000"/>
              <w:right w:val="single" w:sz="4" w:space="0" w:color="000000"/>
            </w:tcBorders>
          </w:tcPr>
          <w:p w14:paraId="3D8B89DA" w14:textId="77777777" w:rsidR="00064A2E" w:rsidRPr="00593292" w:rsidRDefault="00064A2E" w:rsidP="00732C3F">
            <w:pPr>
              <w:pStyle w:val="BodyTextFirstIndent"/>
              <w:ind w:firstLine="0"/>
              <w:rPr>
                <w:sz w:val="20"/>
                <w:szCs w:val="20"/>
              </w:rPr>
            </w:pPr>
            <w:r>
              <w:rPr>
                <w:sz w:val="20"/>
                <w:szCs w:val="20"/>
              </w:rPr>
              <w:t>Visual studio code berfungsi sebagai IDE untuk menuliskan code dalam sistem pelacakan dalam gedung berbasis BLE</w:t>
            </w:r>
          </w:p>
        </w:tc>
      </w:tr>
    </w:tbl>
    <w:p w14:paraId="4A53C994" w14:textId="77777777" w:rsidR="00064A2E" w:rsidRDefault="00064A2E" w:rsidP="00064A2E">
      <w:pPr>
        <w:ind w:firstLine="426"/>
      </w:pPr>
      <w:r>
        <w:t xml:space="preserve">Pada penelitian sistem pelacakan dalam gedung berbasis BLE ini dibutuhkan 4 perangkat lunak seperti yang tertulis pada Tabel 4.2. Perangkat lunak diatas digunakan mulai dari menuliskan </w:t>
      </w:r>
      <w:r w:rsidRPr="00F00AA4">
        <w:rPr>
          <w:i/>
        </w:rPr>
        <w:t>source code</w:t>
      </w:r>
      <w:r>
        <w:t xml:space="preserve"> yang dibutuhkan untuk memperoleh RSSI dari sinyal bluetooth perangkat iTAG sampai melacak nama ruangan tempat perangkat iTAG bluetooth berada.</w:t>
      </w:r>
    </w:p>
    <w:p w14:paraId="0B69141A" w14:textId="77777777" w:rsidR="00064A2E" w:rsidRDefault="00064A2E" w:rsidP="00064A2E">
      <w:pPr>
        <w:pStyle w:val="Heading4"/>
      </w:pPr>
      <w:r>
        <w:t>Kebutuhan perangkat keras</w:t>
      </w:r>
    </w:p>
    <w:p w14:paraId="5934DB0C" w14:textId="77777777" w:rsidR="00064A2E" w:rsidRDefault="00064A2E" w:rsidP="00064A2E">
      <w:pPr>
        <w:ind w:firstLine="426"/>
      </w:pPr>
      <w:r>
        <w:t>Kebutuhan perangkat keras adalah daftar perangkat keras yang diperlukan untuk pengimplementasian dalam pengumpulan data pola sinyal ruangan dan melacak ruangan tempat iTAG bluetooth. Kebutuhan perangkat keras serta penjelasannya dapat dilihat pada Tabel 4.3.</w:t>
      </w:r>
    </w:p>
    <w:p w14:paraId="5BC43EA3" w14:textId="0FFEC43B" w:rsidR="00064A2E" w:rsidRDefault="00064A2E" w:rsidP="00064A2E">
      <w:pPr>
        <w:pStyle w:val="Caption"/>
        <w:jc w:val="left"/>
      </w:pPr>
      <w:bookmarkStart w:id="51" w:name="_Toc23966763"/>
      <w:r>
        <w:t xml:space="preserve">Tabel </w:t>
      </w:r>
      <w:r w:rsidR="00951930">
        <w:fldChar w:fldCharType="begin"/>
      </w:r>
      <w:r w:rsidR="00951930">
        <w:instrText xml:space="preserve"> STYLEREF 1 \s </w:instrText>
      </w:r>
      <w:r w:rsidR="00951930">
        <w:fldChar w:fldCharType="separate"/>
      </w:r>
      <w:r w:rsidR="00951930">
        <w:rPr>
          <w:noProof/>
        </w:rPr>
        <w:t>4</w:t>
      </w:r>
      <w:r w:rsidR="00951930">
        <w:fldChar w:fldCharType="end"/>
      </w:r>
      <w:r w:rsidR="00951930">
        <w:t>.</w:t>
      </w:r>
      <w:r w:rsidR="00951930">
        <w:fldChar w:fldCharType="begin"/>
      </w:r>
      <w:r w:rsidR="00951930">
        <w:instrText xml:space="preserve"> SEQ Tabel \* ARABIC \s 1 </w:instrText>
      </w:r>
      <w:r w:rsidR="00951930">
        <w:fldChar w:fldCharType="separate"/>
      </w:r>
      <w:r w:rsidR="00951930">
        <w:rPr>
          <w:noProof/>
        </w:rPr>
        <w:t>3</w:t>
      </w:r>
      <w:r w:rsidR="00951930">
        <w:fldChar w:fldCharType="end"/>
      </w:r>
      <w:r>
        <w:t xml:space="preserve"> Kebutuhan Perangkat Keras</w:t>
      </w:r>
      <w:bookmarkEnd w:id="51"/>
    </w:p>
    <w:tbl>
      <w:tblPr>
        <w:tblStyle w:val="TableGrid"/>
        <w:tblW w:w="0" w:type="auto"/>
        <w:tblLook w:val="04A0" w:firstRow="1" w:lastRow="0" w:firstColumn="1" w:lastColumn="0" w:noHBand="0" w:noVBand="1"/>
      </w:tblPr>
      <w:tblGrid>
        <w:gridCol w:w="625"/>
        <w:gridCol w:w="2790"/>
        <w:gridCol w:w="4512"/>
      </w:tblGrid>
      <w:tr w:rsidR="00064A2E" w:rsidRPr="0039787D" w14:paraId="47F542D4"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12A3E6E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34DE1724"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472A9725"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AC75C0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711976F" w14:textId="77777777" w:rsidR="00064A2E" w:rsidRPr="0039787D" w:rsidRDefault="00064A2E" w:rsidP="00732C3F">
            <w:pPr>
              <w:pStyle w:val="BodyTextFirstIndent"/>
              <w:ind w:firstLine="0"/>
              <w:rPr>
                <w:sz w:val="20"/>
                <w:szCs w:val="20"/>
              </w:rPr>
            </w:pPr>
            <w:r>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68EB3DAF" w14:textId="77777777" w:rsidR="00064A2E" w:rsidRPr="0039787D" w:rsidRDefault="00064A2E" w:rsidP="00732C3F">
            <w:pPr>
              <w:pStyle w:val="BodyTextFirstIndent"/>
              <w:ind w:firstLine="0"/>
              <w:rPr>
                <w:sz w:val="20"/>
                <w:szCs w:val="20"/>
              </w:rPr>
            </w:pPr>
            <w:r>
              <w:rPr>
                <w:sz w:val="20"/>
                <w:szCs w:val="20"/>
              </w:rPr>
              <w:t>Mikrokontroller ESP32</w:t>
            </w:r>
          </w:p>
        </w:tc>
        <w:tc>
          <w:tcPr>
            <w:tcW w:w="4512" w:type="dxa"/>
            <w:tcBorders>
              <w:top w:val="single" w:sz="4" w:space="0" w:color="000000"/>
              <w:left w:val="single" w:sz="4" w:space="0" w:color="000000"/>
              <w:bottom w:val="single" w:sz="4" w:space="0" w:color="000000"/>
              <w:right w:val="single" w:sz="4" w:space="0" w:color="000000"/>
            </w:tcBorders>
          </w:tcPr>
          <w:p w14:paraId="23AA63E7" w14:textId="77777777" w:rsidR="00064A2E" w:rsidRPr="003B256A" w:rsidRDefault="00064A2E" w:rsidP="00732C3F">
            <w:pPr>
              <w:pStyle w:val="BodyTextFirstIndent"/>
              <w:ind w:firstLine="0"/>
              <w:rPr>
                <w:sz w:val="20"/>
                <w:szCs w:val="20"/>
              </w:rPr>
            </w:pPr>
            <w:r>
              <w:rPr>
                <w:sz w:val="20"/>
                <w:szCs w:val="20"/>
              </w:rPr>
              <w:t>Perangkat ini berfungsi sebagai sensor untuk menangkap sinyal bluetooth dari iTAG bluetooth kemudian mengirimkannya menuju server dengan menggunakan jaringan lokal dari hotspot handphone android</w:t>
            </w:r>
          </w:p>
        </w:tc>
      </w:tr>
    </w:tbl>
    <w:p w14:paraId="2D223A7B" w14:textId="77777777" w:rsidR="00064A2E" w:rsidRPr="00260792" w:rsidRDefault="00064A2E" w:rsidP="00064A2E">
      <w:pPr>
        <w:rPr>
          <w:b/>
        </w:rPr>
      </w:pPr>
      <w:r w:rsidRPr="00260792">
        <w:rPr>
          <w:b/>
        </w:rPr>
        <w:lastRenderedPageBreak/>
        <w:t>Tabel 4.3 Kebutuhan Perangkat Keras (lanjutan)</w:t>
      </w:r>
    </w:p>
    <w:tbl>
      <w:tblPr>
        <w:tblStyle w:val="TableGrid"/>
        <w:tblW w:w="0" w:type="auto"/>
        <w:tblLook w:val="04A0" w:firstRow="1" w:lastRow="0" w:firstColumn="1" w:lastColumn="0" w:noHBand="0" w:noVBand="1"/>
      </w:tblPr>
      <w:tblGrid>
        <w:gridCol w:w="625"/>
        <w:gridCol w:w="2790"/>
        <w:gridCol w:w="4512"/>
      </w:tblGrid>
      <w:tr w:rsidR="00064A2E" w14:paraId="33529FF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52A5488" w14:textId="77777777" w:rsidR="00064A2E"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tcPr>
          <w:p w14:paraId="13F9A2B3"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tcPr>
          <w:p w14:paraId="6AE376D4"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6C72EA9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3D0D295" w14:textId="77777777" w:rsidR="00064A2E" w:rsidRDefault="00064A2E" w:rsidP="00732C3F">
            <w:pPr>
              <w:pStyle w:val="BodyTextFirstIndent"/>
              <w:ind w:firstLine="0"/>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7D2B428A" w14:textId="77777777" w:rsidR="00064A2E" w:rsidRDefault="00064A2E" w:rsidP="00732C3F">
            <w:pPr>
              <w:pStyle w:val="BodyTextFirstIndent"/>
              <w:ind w:firstLine="0"/>
              <w:rPr>
                <w:sz w:val="20"/>
                <w:szCs w:val="20"/>
              </w:rPr>
            </w:pPr>
            <w:r>
              <w:rPr>
                <w:sz w:val="20"/>
                <w:szCs w:val="20"/>
              </w:rPr>
              <w:t>iTAG Bluetooth</w:t>
            </w:r>
          </w:p>
        </w:tc>
        <w:tc>
          <w:tcPr>
            <w:tcW w:w="4512" w:type="dxa"/>
            <w:tcBorders>
              <w:top w:val="single" w:sz="4" w:space="0" w:color="000000"/>
              <w:left w:val="single" w:sz="4" w:space="0" w:color="000000"/>
              <w:bottom w:val="single" w:sz="4" w:space="0" w:color="000000"/>
              <w:right w:val="single" w:sz="4" w:space="0" w:color="000000"/>
            </w:tcBorders>
          </w:tcPr>
          <w:p w14:paraId="7FA4B2F9" w14:textId="77777777" w:rsidR="00064A2E" w:rsidRDefault="00064A2E" w:rsidP="00732C3F">
            <w:pPr>
              <w:pStyle w:val="BodyTextFirstIndent"/>
              <w:ind w:firstLine="0"/>
              <w:rPr>
                <w:sz w:val="20"/>
                <w:szCs w:val="20"/>
              </w:rPr>
            </w:pPr>
            <w:r>
              <w:rPr>
                <w:sz w:val="20"/>
                <w:szCs w:val="20"/>
              </w:rPr>
              <w:t xml:space="preserve">Perangkat ini digunakan sebagai </w:t>
            </w:r>
            <w:r>
              <w:rPr>
                <w:i/>
                <w:sz w:val="20"/>
                <w:szCs w:val="20"/>
              </w:rPr>
              <w:t>beacon</w:t>
            </w:r>
            <w:r>
              <w:rPr>
                <w:sz w:val="20"/>
                <w:szCs w:val="20"/>
              </w:rPr>
              <w:t xml:space="preserve"> yang memancarkan sinyal bluetooth untuk kemudian ditangkap oleh sensor ESP32</w:t>
            </w:r>
          </w:p>
        </w:tc>
      </w:tr>
    </w:tbl>
    <w:p w14:paraId="0F9FD2D2" w14:textId="77777777" w:rsidR="00064A2E" w:rsidRDefault="00064A2E" w:rsidP="00064A2E">
      <w:pPr>
        <w:ind w:firstLine="426"/>
      </w:pPr>
    </w:p>
    <w:p w14:paraId="01677BEA" w14:textId="77777777" w:rsidR="00064A2E" w:rsidRDefault="00064A2E" w:rsidP="00064A2E">
      <w:pPr>
        <w:ind w:firstLine="426"/>
      </w:pPr>
      <w:r>
        <w:t>Kebutuhan perangkat keras dalam penelitian merupakan komponen utama dalam sistem pelacakan dalam gedung berbasis BLE. Karena apabila kebutuhan perangkat keras yang telah disebutkan pada Tabel 4.3 tidak terpenuhi, sistem pelacakan dalam gedung berbasis BLE ini tidak akan dapat dilakukan.</w:t>
      </w:r>
    </w:p>
    <w:p w14:paraId="7A096744" w14:textId="77777777" w:rsidR="00064A2E" w:rsidRDefault="00064A2E" w:rsidP="00064A2E">
      <w:pPr>
        <w:pStyle w:val="Heading4"/>
      </w:pPr>
      <w:r>
        <w:t>Kebutuhan pendukung</w:t>
      </w:r>
    </w:p>
    <w:p w14:paraId="55CBA2CD" w14:textId="77777777" w:rsidR="00064A2E" w:rsidRPr="00861ABD" w:rsidRDefault="00064A2E" w:rsidP="00064A2E">
      <w:pPr>
        <w:ind w:firstLine="426"/>
      </w:pPr>
      <w:r>
        <w:t>Kebutuhan pendukung adalah kebutuhan dukungan yang berguna untuk menyokong implementasi sistem pelacakan dalam gedung berbasis BLE ini. Adapun kebutuhan pendukung dijelaskan dalam Tabel 4.4 dibawah ini.</w:t>
      </w:r>
    </w:p>
    <w:p w14:paraId="003164AC" w14:textId="61E0D7CD" w:rsidR="00064A2E" w:rsidRDefault="00064A2E" w:rsidP="00064A2E">
      <w:pPr>
        <w:pStyle w:val="Caption"/>
      </w:pPr>
      <w:r>
        <w:t xml:space="preserve">Tabel </w:t>
      </w:r>
      <w:r w:rsidR="00951930">
        <w:fldChar w:fldCharType="begin"/>
      </w:r>
      <w:r w:rsidR="00951930">
        <w:instrText xml:space="preserve"> STYLEREF 1 \s </w:instrText>
      </w:r>
      <w:r w:rsidR="00951930">
        <w:fldChar w:fldCharType="separate"/>
      </w:r>
      <w:r w:rsidR="00951930">
        <w:rPr>
          <w:noProof/>
        </w:rPr>
        <w:t>4</w:t>
      </w:r>
      <w:r w:rsidR="00951930">
        <w:fldChar w:fldCharType="end"/>
      </w:r>
      <w:r w:rsidR="00951930">
        <w:t>.</w:t>
      </w:r>
      <w:r w:rsidR="00951930">
        <w:fldChar w:fldCharType="begin"/>
      </w:r>
      <w:r w:rsidR="00951930">
        <w:instrText xml:space="preserve"> SEQ Tabel \* ARABIC \s 1 </w:instrText>
      </w:r>
      <w:r w:rsidR="00951930">
        <w:fldChar w:fldCharType="separate"/>
      </w:r>
      <w:r w:rsidR="00951930">
        <w:rPr>
          <w:noProof/>
        </w:rPr>
        <w:t>4</w:t>
      </w:r>
      <w:r w:rsidR="00951930">
        <w:fldChar w:fldCharType="end"/>
      </w:r>
      <w:r>
        <w:t xml:space="preserve"> Kebutuhan pendukung</w:t>
      </w:r>
    </w:p>
    <w:tbl>
      <w:tblPr>
        <w:tblStyle w:val="TableGrid"/>
        <w:tblW w:w="0" w:type="auto"/>
        <w:tblLook w:val="04A0" w:firstRow="1" w:lastRow="0" w:firstColumn="1" w:lastColumn="0" w:noHBand="0" w:noVBand="1"/>
      </w:tblPr>
      <w:tblGrid>
        <w:gridCol w:w="625"/>
        <w:gridCol w:w="2790"/>
        <w:gridCol w:w="4512"/>
      </w:tblGrid>
      <w:tr w:rsidR="00064A2E" w14:paraId="3B539087" w14:textId="77777777" w:rsidTr="00732C3F">
        <w:tc>
          <w:tcPr>
            <w:tcW w:w="625" w:type="dxa"/>
            <w:tcBorders>
              <w:top w:val="single" w:sz="4" w:space="0" w:color="000000"/>
              <w:left w:val="single" w:sz="4" w:space="0" w:color="000000"/>
              <w:bottom w:val="single" w:sz="4" w:space="0" w:color="000000"/>
              <w:right w:val="single" w:sz="4" w:space="0" w:color="000000"/>
            </w:tcBorders>
            <w:vAlign w:val="center"/>
          </w:tcPr>
          <w:p w14:paraId="01EFD7EE" w14:textId="77777777" w:rsidR="00064A2E" w:rsidRPr="0039787D"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vAlign w:val="center"/>
          </w:tcPr>
          <w:p w14:paraId="693B76D7"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vAlign w:val="center"/>
          </w:tcPr>
          <w:p w14:paraId="294AF2DB"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7196A1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FDC6423"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14FA4512" w14:textId="77777777" w:rsidR="00064A2E" w:rsidRDefault="00064A2E" w:rsidP="00732C3F">
            <w:pPr>
              <w:pStyle w:val="BodyTextFirstIndent"/>
              <w:ind w:firstLine="0"/>
              <w:rPr>
                <w:sz w:val="20"/>
                <w:szCs w:val="20"/>
              </w:rPr>
            </w:pPr>
            <w:r>
              <w:rPr>
                <w:sz w:val="20"/>
                <w:szCs w:val="20"/>
              </w:rPr>
              <w:t>Laptop HP 14-af118AU</w:t>
            </w:r>
          </w:p>
        </w:tc>
        <w:tc>
          <w:tcPr>
            <w:tcW w:w="4512" w:type="dxa"/>
            <w:tcBorders>
              <w:top w:val="single" w:sz="4" w:space="0" w:color="000000"/>
              <w:left w:val="single" w:sz="4" w:space="0" w:color="000000"/>
              <w:bottom w:val="single" w:sz="4" w:space="0" w:color="000000"/>
              <w:right w:val="single" w:sz="4" w:space="0" w:color="000000"/>
            </w:tcBorders>
          </w:tcPr>
          <w:p w14:paraId="60387969" w14:textId="77777777" w:rsidR="00064A2E" w:rsidRDefault="00064A2E" w:rsidP="00732C3F">
            <w:pPr>
              <w:pStyle w:val="BodyTextFirstIndent"/>
              <w:ind w:firstLine="0"/>
              <w:rPr>
                <w:sz w:val="20"/>
                <w:szCs w:val="20"/>
              </w:rPr>
            </w:pPr>
            <w:r>
              <w:rPr>
                <w:sz w:val="20"/>
                <w:szCs w:val="20"/>
              </w:rPr>
              <w:t>Perangkat ini berfungsi sebagai server sekaligus database dalam sistem pelacakan dalam gedung berbasis BLE ini. Perangkat ini dibekali prosesor AMD A8, RAM 4 GB, VGA AMD R5 dan kapasitas harddisk sebesar 500 GB</w:t>
            </w:r>
          </w:p>
        </w:tc>
      </w:tr>
      <w:tr w:rsidR="00064A2E" w:rsidRPr="00DC5F7C" w14:paraId="4CCFDA9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AD12F84" w14:textId="77777777" w:rsidR="00064A2E" w:rsidRPr="00DC5F7C" w:rsidRDefault="00064A2E" w:rsidP="00732C3F">
            <w:pPr>
              <w:pStyle w:val="BodyTextFirstIndent"/>
              <w:ind w:firstLine="0"/>
              <w:jc w:val="left"/>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0618B53F" w14:textId="77777777" w:rsidR="00064A2E" w:rsidRPr="00DC5F7C" w:rsidRDefault="00064A2E" w:rsidP="00732C3F">
            <w:pPr>
              <w:pStyle w:val="BodyTextFirstIndent"/>
              <w:ind w:firstLine="0"/>
              <w:jc w:val="left"/>
              <w:rPr>
                <w:sz w:val="20"/>
                <w:szCs w:val="20"/>
              </w:rPr>
            </w:pPr>
            <w:r>
              <w:rPr>
                <w:sz w:val="20"/>
                <w:szCs w:val="20"/>
              </w:rPr>
              <w:t>Handphone Android</w:t>
            </w:r>
          </w:p>
        </w:tc>
        <w:tc>
          <w:tcPr>
            <w:tcW w:w="4512" w:type="dxa"/>
            <w:tcBorders>
              <w:top w:val="single" w:sz="4" w:space="0" w:color="000000"/>
              <w:left w:val="single" w:sz="4" w:space="0" w:color="000000"/>
              <w:bottom w:val="single" w:sz="4" w:space="0" w:color="000000"/>
              <w:right w:val="single" w:sz="4" w:space="0" w:color="000000"/>
            </w:tcBorders>
          </w:tcPr>
          <w:p w14:paraId="7CEDE0A3" w14:textId="77777777" w:rsidR="00064A2E" w:rsidRPr="00DC5F7C" w:rsidRDefault="00064A2E" w:rsidP="00732C3F">
            <w:pPr>
              <w:pStyle w:val="BodyTextFirstIndent"/>
              <w:ind w:firstLine="0"/>
              <w:rPr>
                <w:sz w:val="20"/>
                <w:szCs w:val="20"/>
              </w:rPr>
            </w:pPr>
            <w:r>
              <w:rPr>
                <w:sz w:val="20"/>
                <w:szCs w:val="20"/>
              </w:rPr>
              <w:t>Perangkat ini berfungsi sebagai penyedia jaringan lokal melalui hotspot-nya yang digunakan oleh sensor ESP32 untuk mengirim data RSSI bluetooth perangkat iTAG bluetooth menuju server</w:t>
            </w:r>
          </w:p>
        </w:tc>
      </w:tr>
    </w:tbl>
    <w:p w14:paraId="5D023CDB" w14:textId="77777777" w:rsidR="00064A2E" w:rsidRPr="00861ABD" w:rsidRDefault="00064A2E" w:rsidP="00064A2E"/>
    <w:p w14:paraId="39E58183" w14:textId="22CA86DA" w:rsidR="00064A2E" w:rsidRDefault="00064A2E" w:rsidP="00064A2E">
      <w:pPr>
        <w:pStyle w:val="Heading2"/>
        <w:rPr>
          <w:lang w:val="en-US"/>
        </w:rPr>
      </w:pPr>
      <w:bookmarkStart w:id="52" w:name="_Toc25999910"/>
      <w:r>
        <w:t xml:space="preserve">Perancangan Implementasi Metode </w:t>
      </w:r>
      <w:r w:rsidR="00912D62" w:rsidRPr="00912D62">
        <w:rPr>
          <w:i/>
        </w:rPr>
        <w:t>Fingerprinting</w:t>
      </w:r>
      <w:bookmarkEnd w:id="52"/>
    </w:p>
    <w:p w14:paraId="34A66445" w14:textId="07056E78" w:rsidR="00064A2E" w:rsidRPr="007D53C6" w:rsidRDefault="00064A2E" w:rsidP="00064A2E">
      <w:pPr>
        <w:pStyle w:val="BodyTextFirstIndent"/>
      </w:pPr>
      <w:r>
        <w:t xml:space="preserve">Implementasi metode </w:t>
      </w:r>
      <w:r w:rsidR="00912D62" w:rsidRPr="00912D62">
        <w:rPr>
          <w:i/>
        </w:rPr>
        <w:t>fingerprinting</w:t>
      </w:r>
      <w:r>
        <w:t xml:space="preserve"> dibagi menjadi 2 tahap. Tahap Pertama adalah tahap </w:t>
      </w:r>
      <w:r>
        <w:rPr>
          <w:i/>
        </w:rPr>
        <w:t>offline</w:t>
      </w:r>
      <w:r>
        <w:t xml:space="preserve"> atau tahap pengumpulan data. Data yang dikumpulkan adalah data pola sinyal bluetooth yang ditangkap oleh sensor ESP32 terhadap perangkat iTAG bluetooth. Tahap kedua adalah tahap </w:t>
      </w:r>
      <w:r>
        <w:rPr>
          <w:i/>
        </w:rPr>
        <w:t>online</w:t>
      </w:r>
      <w:r>
        <w:t xml:space="preserve"> atau tahap pelacakan, dimana pelacakan ini dilakukan dengan menangkap sinyal bluetooth dari perangkat iTAG bluetooth yang berada pada suatu ruangan kemudian dikomparasikan dengan data yang telah dikumpulkan sebelumnya pada tahap </w:t>
      </w:r>
      <w:r>
        <w:rPr>
          <w:i/>
        </w:rPr>
        <w:t>offline</w:t>
      </w:r>
      <w:r>
        <w:t>.</w:t>
      </w:r>
    </w:p>
    <w:p w14:paraId="6E617132" w14:textId="77777777" w:rsidR="00064A2E" w:rsidRDefault="00064A2E" w:rsidP="00064A2E">
      <w:pPr>
        <w:pStyle w:val="Heading3"/>
        <w:rPr>
          <w:szCs w:val="24"/>
          <w:lang w:val="en-US"/>
        </w:rPr>
      </w:pPr>
      <w:bookmarkStart w:id="53" w:name="_Toc25999911"/>
      <w:r>
        <w:t>Pengumpulan Data Pola sinyal</w:t>
      </w:r>
      <w:bookmarkEnd w:id="53"/>
    </w:p>
    <w:p w14:paraId="2B408BF8" w14:textId="77777777" w:rsidR="00064A2E" w:rsidRPr="00E410E8" w:rsidRDefault="00064A2E" w:rsidP="00064A2E">
      <w:pPr>
        <w:pStyle w:val="BodyTextFirstIndent"/>
        <w:rPr>
          <w:szCs w:val="24"/>
          <w:lang w:val="en-US"/>
        </w:rPr>
      </w:pPr>
      <w:r>
        <w:rPr>
          <w:szCs w:val="24"/>
        </w:rPr>
        <w:t>Tahap ini dilakukan dengan tujuan untuk mengumpulkan data pola sinyal dari tiap ruangan, dimana tiap ruangan akan diambil data selama kurang lebih 3 menit. Alur proses dalam pengambilan data pola sinyal ditunjukkan pada Gambar 4.1.</w:t>
      </w:r>
      <w:r>
        <w:rPr>
          <w:szCs w:val="24"/>
          <w:lang w:val="en-US"/>
        </w:rPr>
        <w:t xml:space="preserve"> </w:t>
      </w:r>
    </w:p>
    <w:p w14:paraId="664665DC" w14:textId="77777777" w:rsidR="00064A2E" w:rsidRDefault="00064A2E" w:rsidP="00064A2E">
      <w:pPr>
        <w:pStyle w:val="BodyTextFirstIndent"/>
        <w:keepNext/>
        <w:jc w:val="center"/>
      </w:pPr>
      <w:r w:rsidRPr="00B73ED7">
        <w:rPr>
          <w:noProof/>
          <w:lang w:val="en-US"/>
        </w:rPr>
        <w:lastRenderedPageBreak/>
        <w:drawing>
          <wp:inline distT="0" distB="0" distL="0" distR="0" wp14:anchorId="09BF8FD3" wp14:editId="14FD3FD0">
            <wp:extent cx="3048000" cy="8148876"/>
            <wp:effectExtent l="0" t="0" r="0" b="5080"/>
            <wp:docPr id="20" name="Picture 20" descr="D:\DATA KULIAH\SEMESTER VIII\SKRIPSI!!!\GAMBAR\Diagram Alir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GAMBAR\Diagram Alir tahap offlin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4278" cy="8165659"/>
                    </a:xfrm>
                    <a:prstGeom prst="rect">
                      <a:avLst/>
                    </a:prstGeom>
                    <a:noFill/>
                    <a:ln>
                      <a:noFill/>
                    </a:ln>
                  </pic:spPr>
                </pic:pic>
              </a:graphicData>
            </a:graphic>
          </wp:inline>
        </w:drawing>
      </w:r>
    </w:p>
    <w:p w14:paraId="35BE8EAD" w14:textId="21C107F2" w:rsidR="00064A2E" w:rsidRDefault="00064A2E" w:rsidP="00064A2E">
      <w:pPr>
        <w:pStyle w:val="Caption"/>
      </w:pPr>
      <w:bookmarkStart w:id="54" w:name="_Toc24054130"/>
      <w:r>
        <w:t xml:space="preserve">Gambar </w:t>
      </w:r>
      <w:r w:rsidR="004B0C99">
        <w:fldChar w:fldCharType="begin"/>
      </w:r>
      <w:r w:rsidR="004B0C99">
        <w:instrText xml:space="preserve"> STYLEREF 1 \s </w:instrText>
      </w:r>
      <w:r w:rsidR="004B0C99">
        <w:fldChar w:fldCharType="separate"/>
      </w:r>
      <w:r w:rsidR="00626720">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1</w:t>
      </w:r>
      <w:r w:rsidR="004B0C99">
        <w:fldChar w:fldCharType="end"/>
      </w:r>
      <w:r>
        <w:t xml:space="preserve"> Diagram alir tahap pertama metode </w:t>
      </w:r>
      <w:r w:rsidR="00912D62" w:rsidRPr="00912D62">
        <w:rPr>
          <w:i/>
        </w:rPr>
        <w:t>fingerprinting</w:t>
      </w:r>
      <w:bookmarkEnd w:id="54"/>
    </w:p>
    <w:p w14:paraId="6A744FF2" w14:textId="77777777" w:rsidR="00064A2E" w:rsidRDefault="00064A2E" w:rsidP="00064A2E">
      <w:pPr>
        <w:pStyle w:val="BodyText"/>
      </w:pPr>
    </w:p>
    <w:p w14:paraId="0B2BF399" w14:textId="5F05801F" w:rsidR="00064A2E" w:rsidRDefault="00064A2E" w:rsidP="00064A2E">
      <w:pPr>
        <w:pStyle w:val="BodyText"/>
        <w:ind w:firstLine="426"/>
      </w:pPr>
      <w:r>
        <w:t xml:space="preserve">Pada tahap pertama metode </w:t>
      </w:r>
      <w:r w:rsidR="00912D62" w:rsidRPr="00912D62">
        <w:rPr>
          <w:i/>
        </w:rPr>
        <w:t>fingerprinting</w:t>
      </w:r>
      <w:r>
        <w:t xml:space="preserve"> ini dibagi menjadi beberapa langkah untuk pengambilan data pola sinyal tiap ruangan, yakni :</w:t>
      </w:r>
    </w:p>
    <w:p w14:paraId="302CF1A6" w14:textId="77777777" w:rsidR="00064A2E" w:rsidRDefault="00064A2E" w:rsidP="00064A2E">
      <w:pPr>
        <w:pStyle w:val="BodyText"/>
        <w:numPr>
          <w:ilvl w:val="6"/>
          <w:numId w:val="5"/>
        </w:numPr>
        <w:ind w:left="426" w:hanging="426"/>
      </w:pPr>
      <w:r>
        <w:t>Memasang sensor ESP32 yang telah diprogram untuk menangkap sinyal bluetooth yang dipancarkan perangkat iTAG bluetooth pada 3 ruangan yang dipilih seperti yang terlihat pada Gambar 4.2.</w:t>
      </w:r>
    </w:p>
    <w:p w14:paraId="473F4891" w14:textId="77777777" w:rsidR="00064A2E" w:rsidRDefault="00064A2E" w:rsidP="00064A2E">
      <w:pPr>
        <w:pStyle w:val="BodyText"/>
        <w:keepNext/>
        <w:ind w:left="426"/>
        <w:jc w:val="center"/>
      </w:pPr>
      <w:r w:rsidRPr="00E410E8">
        <w:rPr>
          <w:noProof/>
          <w:lang w:val="en-US"/>
        </w:rPr>
        <w:drawing>
          <wp:inline distT="0" distB="0" distL="0" distR="0" wp14:anchorId="5285BDD7" wp14:editId="6FD0D28B">
            <wp:extent cx="3619500" cy="4391955"/>
            <wp:effectExtent l="0" t="0" r="0" b="8890"/>
            <wp:docPr id="8" name="Picture 8" descr="D:\DATA KULIAH\SEMESTER VIII\SKRIPSI!!!\GAMBAR\Denah penempatan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GAMBAR\Denah penempatan sensor.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22254" cy="4395297"/>
                    </a:xfrm>
                    <a:prstGeom prst="rect">
                      <a:avLst/>
                    </a:prstGeom>
                    <a:noFill/>
                    <a:ln>
                      <a:noFill/>
                    </a:ln>
                  </pic:spPr>
                </pic:pic>
              </a:graphicData>
            </a:graphic>
          </wp:inline>
        </w:drawing>
      </w:r>
    </w:p>
    <w:p w14:paraId="61CFC5A8" w14:textId="032F987F" w:rsidR="00064A2E" w:rsidRDefault="00064A2E" w:rsidP="00064A2E">
      <w:pPr>
        <w:pStyle w:val="Caption"/>
      </w:pPr>
      <w:bookmarkStart w:id="55" w:name="_Toc24054131"/>
      <w:r>
        <w:t xml:space="preserve">Gambar </w:t>
      </w:r>
      <w:r w:rsidR="004B0C99">
        <w:fldChar w:fldCharType="begin"/>
      </w:r>
      <w:r w:rsidR="004B0C99">
        <w:instrText xml:space="preserve"> STYLEREF 1 \s </w:instrText>
      </w:r>
      <w:r w:rsidR="004B0C99">
        <w:fldChar w:fldCharType="separate"/>
      </w:r>
      <w:r w:rsidR="00626720">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2</w:t>
      </w:r>
      <w:r w:rsidR="004B0C99">
        <w:fldChar w:fldCharType="end"/>
      </w:r>
      <w:r>
        <w:t xml:space="preserve"> Denah ruangan implementasi sistem pelacakan dalam gedung</w:t>
      </w:r>
      <w:bookmarkEnd w:id="55"/>
    </w:p>
    <w:p w14:paraId="7ADE95D8" w14:textId="77777777" w:rsidR="00064A2E" w:rsidRPr="00B73ED7" w:rsidRDefault="00064A2E" w:rsidP="00064A2E">
      <w:pPr>
        <w:pStyle w:val="BodyText"/>
        <w:numPr>
          <w:ilvl w:val="6"/>
          <w:numId w:val="5"/>
        </w:numPr>
        <w:ind w:left="426" w:hanging="426"/>
      </w:pPr>
      <w:r>
        <w:t>Menyalakan hotspot pada handphone android sebagai sumber jaringan lokal untuk server dan sensor ESP32</w:t>
      </w:r>
    </w:p>
    <w:p w14:paraId="48277B2D" w14:textId="77777777" w:rsidR="00064A2E" w:rsidRDefault="00064A2E" w:rsidP="00064A2E">
      <w:pPr>
        <w:pStyle w:val="BodyText"/>
        <w:numPr>
          <w:ilvl w:val="6"/>
          <w:numId w:val="5"/>
        </w:numPr>
        <w:ind w:left="426" w:hanging="426"/>
      </w:pPr>
      <w:r>
        <w:t>Memposisikan perangkat iTAG bluetooth pada Ruang 1 dan memberi nilai pada variabel ruang di server dengan String “Ruang 1”</w:t>
      </w:r>
    </w:p>
    <w:p w14:paraId="2DAD42FE" w14:textId="77777777" w:rsidR="00064A2E" w:rsidRDefault="00064A2E" w:rsidP="00064A2E">
      <w:pPr>
        <w:pStyle w:val="BodyText"/>
        <w:numPr>
          <w:ilvl w:val="6"/>
          <w:numId w:val="5"/>
        </w:numPr>
        <w:ind w:left="426" w:hanging="426"/>
      </w:pPr>
      <w:r>
        <w:t>Menjalankan server pada laptop</w:t>
      </w:r>
    </w:p>
    <w:p w14:paraId="6AEFD559" w14:textId="77777777" w:rsidR="00064A2E" w:rsidRDefault="00064A2E" w:rsidP="00064A2E">
      <w:pPr>
        <w:pStyle w:val="BodyText"/>
        <w:numPr>
          <w:ilvl w:val="6"/>
          <w:numId w:val="5"/>
        </w:numPr>
        <w:ind w:left="426" w:hanging="426"/>
      </w:pPr>
      <w:r>
        <w:t>Menyalakan perangkat iTAG Bluetooth. Saat perangkat iTAG Bluetooth dinyalakan, sensor menangkap sinyal bluetooth yang dipancarkan perangkat iTAG Bluetooth kemudian oleh kelima sensor ESP32 dikirimkan menuju server berupa data MAC address sensor dan nilai RSSI dalam bentuk JSON.</w:t>
      </w:r>
    </w:p>
    <w:p w14:paraId="0DD8B7B0" w14:textId="77777777" w:rsidR="00064A2E" w:rsidRDefault="00064A2E" w:rsidP="00064A2E">
      <w:pPr>
        <w:pStyle w:val="BodyText"/>
        <w:numPr>
          <w:ilvl w:val="6"/>
          <w:numId w:val="5"/>
        </w:numPr>
        <w:ind w:left="426" w:hanging="426"/>
      </w:pPr>
      <w:r>
        <w:lastRenderedPageBreak/>
        <w:t>Server menerima data JSON yang memuat MAC address sensor dan data RSSI dari perangkat iTAG Bluetooth. Kemudian oleh server disimpan dalam database berbentuk file .csv</w:t>
      </w:r>
    </w:p>
    <w:p w14:paraId="4E0B9442" w14:textId="77777777" w:rsidR="00064A2E" w:rsidRDefault="00064A2E" w:rsidP="00064A2E">
      <w:pPr>
        <w:pStyle w:val="BodyText"/>
        <w:numPr>
          <w:ilvl w:val="6"/>
          <w:numId w:val="5"/>
        </w:numPr>
        <w:ind w:left="426" w:hanging="426"/>
      </w:pPr>
      <w:r>
        <w:t>Setelah data pola sinyal terkumpul selama 3 menit, perangkat iTAG Bluetooth dimatikan, sehingga saat sensor tidak dapat menangkap sinyal bluetooth perangkat iTAG Bluetooth dan server berhenti menuliskan data RSSI pada database</w:t>
      </w:r>
    </w:p>
    <w:p w14:paraId="2D438018" w14:textId="77777777" w:rsidR="00064A2E" w:rsidRDefault="00064A2E" w:rsidP="00064A2E">
      <w:pPr>
        <w:pStyle w:val="BodyText"/>
        <w:numPr>
          <w:ilvl w:val="6"/>
          <w:numId w:val="5"/>
        </w:numPr>
        <w:ind w:left="426" w:hanging="426"/>
      </w:pPr>
      <w:r>
        <w:t>Setelah perangkat iTAG Bluetooth dimatikan, langkah selanjutnya adalah mematikan server dan mengubah variabel ruang menjadi ruang ke-n dimana jika belum ruang ke-3 maka ditulis “Ruang n” dan apabila sudah ruang ke-3 maka menjadi “Lorong”</w:t>
      </w:r>
    </w:p>
    <w:p w14:paraId="1195E393" w14:textId="77777777" w:rsidR="00064A2E" w:rsidRDefault="00064A2E" w:rsidP="00064A2E">
      <w:pPr>
        <w:pStyle w:val="BodyText"/>
        <w:numPr>
          <w:ilvl w:val="6"/>
          <w:numId w:val="5"/>
        </w:numPr>
        <w:ind w:left="426" w:hanging="426"/>
      </w:pPr>
      <w:r>
        <w:t>Proses nomor 4 sampai nomor 8 diulang kembali sampai apabila data pada ruang terakhir yakni di “Lorong” maka proses pengambilan data pola sinyal telah selesai</w:t>
      </w:r>
    </w:p>
    <w:p w14:paraId="3E48437D" w14:textId="77777777" w:rsidR="00064A2E" w:rsidRDefault="00064A2E" w:rsidP="00064A2E">
      <w:pPr>
        <w:pStyle w:val="Heading3"/>
        <w:rPr>
          <w:i/>
        </w:rPr>
      </w:pPr>
      <w:bookmarkStart w:id="56" w:name="_Toc25999912"/>
      <w:r>
        <w:t xml:space="preserve">Pelacakan Ruangan Secara </w:t>
      </w:r>
      <w:r w:rsidRPr="00B70186">
        <w:rPr>
          <w:i/>
        </w:rPr>
        <w:t>Real-Time</w:t>
      </w:r>
      <w:bookmarkEnd w:id="56"/>
    </w:p>
    <w:p w14:paraId="7551D804" w14:textId="36000422" w:rsidR="00064A2E" w:rsidRDefault="00064A2E" w:rsidP="00064A2E">
      <w:pPr>
        <w:pStyle w:val="BodyText"/>
        <w:ind w:firstLine="426"/>
      </w:pPr>
      <w:r>
        <w:rPr>
          <w:rFonts w:eastAsia="Times New Roman" w:cs="Times New Roman"/>
          <w:bCs/>
        </w:rPr>
        <w:t xml:space="preserve">Tahap kedua dari metode </w:t>
      </w:r>
      <w:r w:rsidR="00912D62" w:rsidRPr="00912D62">
        <w:rPr>
          <w:rFonts w:eastAsia="Times New Roman" w:cs="Times New Roman"/>
          <w:bCs/>
          <w:i/>
        </w:rPr>
        <w:t>fingerprinting</w:t>
      </w:r>
      <w:r>
        <w:rPr>
          <w:rFonts w:eastAsia="Times New Roman" w:cs="Times New Roman"/>
          <w:bCs/>
        </w:rPr>
        <w:t xml:space="preserve"> adalah tahap </w:t>
      </w:r>
      <w:r>
        <w:rPr>
          <w:rFonts w:eastAsia="Times New Roman" w:cs="Times New Roman"/>
          <w:bCs/>
          <w:i/>
        </w:rPr>
        <w:t>online</w:t>
      </w:r>
      <w:r>
        <w:rPr>
          <w:rFonts w:eastAsia="Times New Roman" w:cs="Times New Roman"/>
          <w:bCs/>
        </w:rPr>
        <w:t xml:space="preserve"> atau tahap pelacakan terhadap perangkat </w:t>
      </w:r>
      <w:r>
        <w:t xml:space="preserve">iTAG Bluetooth. Pada tahap ini, sistem akan melacak nama ruangan dari perangkat iTAG Bluetooth berada secara </w:t>
      </w:r>
      <w:r>
        <w:rPr>
          <w:i/>
        </w:rPr>
        <w:t>real-time</w:t>
      </w:r>
      <w:r>
        <w:t>. Alur dari sistem pelacakan ini adalah seperti yang ditunjukkan pada Gambar  4.3.</w:t>
      </w:r>
    </w:p>
    <w:p w14:paraId="5FD907D7" w14:textId="77777777" w:rsidR="00064A2E" w:rsidRDefault="00064A2E" w:rsidP="00064A2E">
      <w:pPr>
        <w:pStyle w:val="BodyText"/>
        <w:keepNext/>
        <w:ind w:firstLine="426"/>
        <w:jc w:val="center"/>
      </w:pPr>
      <w:r w:rsidRPr="00B70186">
        <w:rPr>
          <w:noProof/>
          <w:lang w:val="en-US"/>
        </w:rPr>
        <w:lastRenderedPageBreak/>
        <w:drawing>
          <wp:inline distT="0" distB="0" distL="0" distR="0" wp14:anchorId="392A1ED9" wp14:editId="1FEE4A85">
            <wp:extent cx="2439720" cy="7047717"/>
            <wp:effectExtent l="0" t="0" r="0" b="1270"/>
            <wp:docPr id="21" name="Picture 21" descr="D:\DATA KULIAH\SEMESTER VIII\SKRIPSI!!!\GAMBAR\Diagram Alur Pelacakan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GAMBAR\Diagram Alur Pelacakan (tahap onlin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67587" cy="7128217"/>
                    </a:xfrm>
                    <a:prstGeom prst="rect">
                      <a:avLst/>
                    </a:prstGeom>
                    <a:noFill/>
                    <a:ln>
                      <a:noFill/>
                    </a:ln>
                  </pic:spPr>
                </pic:pic>
              </a:graphicData>
            </a:graphic>
          </wp:inline>
        </w:drawing>
      </w:r>
    </w:p>
    <w:p w14:paraId="240E9CA6" w14:textId="59361C3A" w:rsidR="00064A2E" w:rsidRDefault="00064A2E" w:rsidP="00064A2E">
      <w:pPr>
        <w:pStyle w:val="Caption"/>
      </w:pPr>
      <w:bookmarkStart w:id="57" w:name="_Toc24054132"/>
      <w:r>
        <w:t xml:space="preserve">Gambar </w:t>
      </w:r>
      <w:r w:rsidR="004B0C99">
        <w:fldChar w:fldCharType="begin"/>
      </w:r>
      <w:r w:rsidR="004B0C99">
        <w:instrText xml:space="preserve"> STYLEREF 1 \s </w:instrText>
      </w:r>
      <w:r w:rsidR="004B0C99">
        <w:fldChar w:fldCharType="separate"/>
      </w:r>
      <w:r w:rsidR="00626720">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3</w:t>
      </w:r>
      <w:r w:rsidR="004B0C99">
        <w:fldChar w:fldCharType="end"/>
      </w:r>
      <w:r>
        <w:t xml:space="preserve"> Diagram alir pelacakan perangkat iTAG Bluetooth</w:t>
      </w:r>
      <w:bookmarkEnd w:id="57"/>
    </w:p>
    <w:p w14:paraId="5F9C421A" w14:textId="77777777" w:rsidR="00064A2E" w:rsidRDefault="00064A2E" w:rsidP="00064A2E">
      <w:pPr>
        <w:pStyle w:val="BodyText"/>
      </w:pPr>
    </w:p>
    <w:p w14:paraId="08A0C953" w14:textId="77777777" w:rsidR="00064A2E" w:rsidRDefault="00064A2E" w:rsidP="00064A2E">
      <w:pPr>
        <w:pStyle w:val="BodyText"/>
      </w:pPr>
    </w:p>
    <w:p w14:paraId="1B581B85" w14:textId="77777777" w:rsidR="00064A2E" w:rsidRDefault="00064A2E" w:rsidP="00064A2E">
      <w:pPr>
        <w:pStyle w:val="BodyText"/>
      </w:pPr>
    </w:p>
    <w:p w14:paraId="1E2470CB" w14:textId="77777777" w:rsidR="00064A2E" w:rsidRDefault="00064A2E" w:rsidP="00064A2E">
      <w:pPr>
        <w:pStyle w:val="BodyText"/>
      </w:pPr>
    </w:p>
    <w:p w14:paraId="7707ED6A" w14:textId="77777777" w:rsidR="00064A2E" w:rsidRDefault="00064A2E" w:rsidP="00064A2E">
      <w:pPr>
        <w:pStyle w:val="BodyText"/>
        <w:ind w:firstLine="284"/>
      </w:pPr>
      <w:r>
        <w:lastRenderedPageBreak/>
        <w:t>Pada alur sistem pelacakan dalam gedung berbasis BLE ini, dibagi menjadi beberapa langkah, yakni :</w:t>
      </w:r>
    </w:p>
    <w:p w14:paraId="062BFB44" w14:textId="77777777" w:rsidR="00064A2E" w:rsidRDefault="00064A2E" w:rsidP="00064A2E">
      <w:pPr>
        <w:pStyle w:val="BodyText"/>
        <w:numPr>
          <w:ilvl w:val="6"/>
          <w:numId w:val="5"/>
        </w:numPr>
        <w:ind w:left="426" w:hanging="426"/>
      </w:pPr>
      <w:r>
        <w:t>Menyalakan hotspot handphone android sebagai sumber jaringan lokal antara sever dan sensor ESP32</w:t>
      </w:r>
    </w:p>
    <w:p w14:paraId="605307A3" w14:textId="77777777" w:rsidR="00064A2E" w:rsidRDefault="00064A2E" w:rsidP="00064A2E">
      <w:pPr>
        <w:pStyle w:val="BodyText"/>
        <w:numPr>
          <w:ilvl w:val="6"/>
          <w:numId w:val="5"/>
        </w:numPr>
        <w:ind w:left="426" w:hanging="426"/>
      </w:pPr>
      <w:r>
        <w:t>Menyalakan sensor ESP32 yang telah diletakkan pada masing-masing ruangan terpilih</w:t>
      </w:r>
    </w:p>
    <w:p w14:paraId="6C58F14C" w14:textId="77777777" w:rsidR="00064A2E" w:rsidRDefault="00064A2E" w:rsidP="00064A2E">
      <w:pPr>
        <w:pStyle w:val="BodyText"/>
        <w:numPr>
          <w:ilvl w:val="6"/>
          <w:numId w:val="5"/>
        </w:numPr>
        <w:ind w:left="426" w:hanging="426"/>
      </w:pPr>
      <w:r>
        <w:t>Menjalankan program pelacak atau bisa disebut server yang berfungsi untuk melacak perangkat iTAG Bluetooth</w:t>
      </w:r>
    </w:p>
    <w:p w14:paraId="2B2DDED5" w14:textId="77777777" w:rsidR="00064A2E" w:rsidRDefault="00064A2E" w:rsidP="00064A2E">
      <w:pPr>
        <w:pStyle w:val="BodyText"/>
        <w:numPr>
          <w:ilvl w:val="6"/>
          <w:numId w:val="5"/>
        </w:numPr>
        <w:ind w:left="426" w:hanging="426"/>
      </w:pPr>
      <w:r>
        <w:t>Menyalakan perangkat iTAG Bluetooth sehingga sensor pada ruangan dimana perangkat iTAG Bluetooth berada menangkap sinyal bluetooth yang dipancarkan oleh perangkat iTAG Bluetooth</w:t>
      </w:r>
    </w:p>
    <w:p w14:paraId="19CA4C5A" w14:textId="77777777" w:rsidR="00064A2E" w:rsidRDefault="00064A2E" w:rsidP="00064A2E">
      <w:pPr>
        <w:pStyle w:val="BodyText"/>
        <w:numPr>
          <w:ilvl w:val="6"/>
          <w:numId w:val="5"/>
        </w:numPr>
        <w:ind w:left="426" w:hanging="426"/>
      </w:pPr>
      <w:r>
        <w:t>Sensor yang menangkap sinyal dari perangkat iTAG Bluetooth kemudian mengirimkan data RSSI perangkat iTAG Bluetooth menuju server</w:t>
      </w:r>
    </w:p>
    <w:p w14:paraId="00DFCA4D" w14:textId="77777777" w:rsidR="00064A2E" w:rsidRDefault="00064A2E" w:rsidP="00064A2E">
      <w:pPr>
        <w:pStyle w:val="BodyText"/>
        <w:numPr>
          <w:ilvl w:val="6"/>
          <w:numId w:val="5"/>
        </w:numPr>
        <w:ind w:left="426" w:hanging="426"/>
      </w:pPr>
      <w:r>
        <w:t xml:space="preserve">Server menerima data RSSI yang dikirimkan oleh sensor ESP32 kemudian melakukan klasifikasi berdasarkan data pola sinyal yang telah dikumpulkan pada tahap pertama menggunakan algoritma </w:t>
      </w:r>
      <w:r w:rsidRPr="00BA587C">
        <w:rPr>
          <w:i/>
        </w:rPr>
        <w:t>k-Nearest Neighbour</w:t>
      </w:r>
      <w:r>
        <w:t xml:space="preserve"> untuk memperoleh nama ruangan</w:t>
      </w:r>
    </w:p>
    <w:p w14:paraId="2460A8E4" w14:textId="77777777" w:rsidR="00064A2E" w:rsidRDefault="00064A2E" w:rsidP="00064A2E">
      <w:pPr>
        <w:pStyle w:val="BodyText"/>
        <w:numPr>
          <w:ilvl w:val="6"/>
          <w:numId w:val="5"/>
        </w:numPr>
        <w:ind w:left="426" w:hanging="426"/>
      </w:pPr>
      <w:r>
        <w:t>Hasil klasifikasi dari server kemudian ditampilkan pada layar berupa nama ruangan tempat perangkat iTAG Bluetooth berada dan mencatat pada file log dengan ekstensi file .csv</w:t>
      </w:r>
    </w:p>
    <w:p w14:paraId="2B3C0028" w14:textId="77777777" w:rsidR="00064A2E" w:rsidRPr="00956079" w:rsidRDefault="00064A2E" w:rsidP="00064A2E">
      <w:pPr>
        <w:pStyle w:val="BodyText"/>
        <w:ind w:firstLine="284"/>
      </w:pPr>
    </w:p>
    <w:p w14:paraId="37DECEE5" w14:textId="77777777" w:rsidR="00064A2E" w:rsidRDefault="00064A2E" w:rsidP="00064A2E">
      <w:pPr>
        <w:pStyle w:val="Heading2"/>
      </w:pPr>
      <w:bookmarkStart w:id="58" w:name="_Toc25999913"/>
      <w:r>
        <w:t>Perancangan Parameter Pengujian</w:t>
      </w:r>
      <w:bookmarkEnd w:id="58"/>
    </w:p>
    <w:p w14:paraId="79B3E68A" w14:textId="77777777" w:rsidR="00064A2E" w:rsidRDefault="00064A2E" w:rsidP="00064A2E">
      <w:pPr>
        <w:pStyle w:val="Heading3"/>
      </w:pPr>
      <w:bookmarkStart w:id="59" w:name="_Toc25999914"/>
      <w:r>
        <w:t>Akurasi Kesalahan Pelacakan Secara Umum</w:t>
      </w:r>
      <w:bookmarkEnd w:id="59"/>
    </w:p>
    <w:p w14:paraId="05A03F43" w14:textId="77777777" w:rsidR="00064A2E" w:rsidRDefault="00064A2E" w:rsidP="00064A2E">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4.1 merupakan persamaan untuk menghitung akurasi hasil pelacakan.</w:t>
      </w:r>
    </w:p>
    <w:p w14:paraId="6FA79C05" w14:textId="77777777" w:rsidR="00064A2E" w:rsidRDefault="00064A2E" w:rsidP="00064A2E">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4.1)</w:t>
      </w:r>
    </w:p>
    <w:p w14:paraId="0C194BE1" w14:textId="77777777" w:rsidR="00064A2E" w:rsidRDefault="00064A2E" w:rsidP="00064A2E">
      <w:pPr>
        <w:ind w:firstLine="284"/>
      </w:pPr>
    </w:p>
    <w:p w14:paraId="4180A51E" w14:textId="77777777" w:rsidR="00064A2E" w:rsidRDefault="00064A2E" w:rsidP="00064A2E">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064A2E" w:rsidRPr="0039787D" w14:paraId="638114E4" w14:textId="77777777" w:rsidTr="00732C3F">
        <w:tc>
          <w:tcPr>
            <w:tcW w:w="321" w:type="dxa"/>
          </w:tcPr>
          <w:p w14:paraId="7F4B5A71" w14:textId="77777777" w:rsidR="00064A2E" w:rsidRPr="0039787D"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08D9AC7F" w14:textId="77777777" w:rsidR="00064A2E"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1BB38F7"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26851162"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59F8922D"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300C9D51" w14:textId="77777777" w:rsidR="00064A2E" w:rsidRPr="0039787D"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6EFC0583"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556C71AB"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3C51895C"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1F0F58E7"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2AD25E86" w14:textId="77777777" w:rsidR="00064A2E" w:rsidRPr="00BE71B0"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6A0B6357" w14:textId="77777777" w:rsidR="00064A2E" w:rsidRDefault="00064A2E" w:rsidP="00064A2E">
      <w:pPr>
        <w:ind w:firstLine="284"/>
      </w:pPr>
    </w:p>
    <w:p w14:paraId="51EEEBC1" w14:textId="77777777" w:rsidR="00064A2E" w:rsidRDefault="00064A2E" w:rsidP="00064A2E">
      <w:pPr>
        <w:ind w:firstLine="284"/>
      </w:pPr>
    </w:p>
    <w:p w14:paraId="55D71B36" w14:textId="77777777" w:rsidR="00064A2E" w:rsidRDefault="00064A2E" w:rsidP="00064A2E">
      <w:pPr>
        <w:ind w:firstLine="284"/>
      </w:pPr>
      <w:r>
        <w:lastRenderedPageBreak/>
        <w:t xml:space="preserve">Script diatas menghitung berapa kelas yang bernilaikan “Mismatch” atau tidak cocok dengan memanfaatkan perulangan </w:t>
      </w:r>
      <w:r>
        <w:rPr>
          <w:i/>
        </w:rPr>
        <w:t>for</w:t>
      </w:r>
      <w:r>
        <w:t xml:space="preserve"> dimana nilai variabel “mismatch” akan bertambah setiap ada kelas dengan nilai “Mismatch” dan perulangan dilakukan sejumlah baris yang terdapat pada </w:t>
      </w:r>
      <w:r>
        <w:rPr>
          <w:i/>
        </w:rPr>
        <w:t>log file</w:t>
      </w:r>
      <w:r>
        <w:t xml:space="preserve"> hasil pelacakan secara </w:t>
      </w:r>
      <w:r>
        <w:rPr>
          <w:i/>
        </w:rPr>
        <w:t>real time</w:t>
      </w:r>
      <w:r>
        <w:t>. Setelah total dari kesalahan pelacakan diperoleh, maka hasilnya akan dikali dengan 100 kemudian ditampilkan pada layar.</w:t>
      </w:r>
    </w:p>
    <w:p w14:paraId="383BC720" w14:textId="77777777" w:rsidR="00064A2E" w:rsidRDefault="00064A2E" w:rsidP="00064A2E">
      <w:pPr>
        <w:pStyle w:val="Heading3"/>
      </w:pPr>
      <w:bookmarkStart w:id="60" w:name="_Toc25999915"/>
      <w:r>
        <w:t>Akurasi Kesalahan per sub-lokasi dalam ruang</w:t>
      </w:r>
      <w:bookmarkEnd w:id="60"/>
    </w:p>
    <w:p w14:paraId="6852EEAA" w14:textId="77777777" w:rsidR="00064A2E" w:rsidRDefault="00064A2E" w:rsidP="00064A2E">
      <w:pPr>
        <w:pStyle w:val="BodyText"/>
        <w:ind w:firstLine="284"/>
      </w:pPr>
      <w:r>
        <w:t>Parameter pengujian ini membagi ruangan menjadi 4 bagian sub-lokasi yang bertujuan untuk memetakan akurasi kesalahan pelacakan pada tiap sub-lokasi, sehingga diketahui pada sub-lokasi mana pada suatu ruangan yang memiliki tingkat akurasi kesalahan paling tinggi. Pada Tabel 4.5</w:t>
      </w:r>
    </w:p>
    <w:p w14:paraId="509ADA01" w14:textId="77777777" w:rsidR="00064A2E" w:rsidRPr="002E68C3" w:rsidRDefault="00064A2E" w:rsidP="00064A2E">
      <w:pPr>
        <w:pStyle w:val="BodyText"/>
        <w:ind w:firstLine="284"/>
      </w:pPr>
      <w:r>
        <w:t xml:space="preserve"> </w:t>
      </w:r>
    </w:p>
    <w:p w14:paraId="5FAA47EE" w14:textId="3164E06E" w:rsidR="00064A2E" w:rsidRDefault="00064A2E" w:rsidP="00064A2E">
      <w:pPr>
        <w:pStyle w:val="Caption"/>
      </w:pPr>
      <w:r>
        <w:t xml:space="preserve">Tabel </w:t>
      </w:r>
      <w:r w:rsidR="00951930">
        <w:fldChar w:fldCharType="begin"/>
      </w:r>
      <w:r w:rsidR="00951930">
        <w:instrText xml:space="preserve"> STYLEREF 1 \s </w:instrText>
      </w:r>
      <w:r w:rsidR="00951930">
        <w:fldChar w:fldCharType="separate"/>
      </w:r>
      <w:r w:rsidR="00951930">
        <w:rPr>
          <w:noProof/>
        </w:rPr>
        <w:t>4</w:t>
      </w:r>
      <w:r w:rsidR="00951930">
        <w:fldChar w:fldCharType="end"/>
      </w:r>
      <w:r w:rsidR="00951930">
        <w:t>.</w:t>
      </w:r>
      <w:r w:rsidR="00951930">
        <w:fldChar w:fldCharType="begin"/>
      </w:r>
      <w:r w:rsidR="00951930">
        <w:instrText xml:space="preserve"> SEQ Tabel \* ARABIC \s 1 </w:instrText>
      </w:r>
      <w:r w:rsidR="00951930">
        <w:fldChar w:fldCharType="separate"/>
      </w:r>
      <w:r w:rsidR="00951930">
        <w:rPr>
          <w:noProof/>
        </w:rPr>
        <w:t>5</w:t>
      </w:r>
      <w:r w:rsidR="00951930">
        <w:fldChar w:fldCharType="end"/>
      </w:r>
      <w:r>
        <w:t xml:space="preserve"> 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064A2E" w:rsidRPr="004637E0" w14:paraId="420029C1" w14:textId="77777777" w:rsidTr="00732C3F">
        <w:trPr>
          <w:trHeight w:val="327"/>
          <w:jc w:val="center"/>
        </w:trPr>
        <w:tc>
          <w:tcPr>
            <w:tcW w:w="708" w:type="dxa"/>
            <w:shd w:val="clear" w:color="auto" w:fill="auto"/>
            <w:vAlign w:val="center"/>
            <w:hideMark/>
          </w:tcPr>
          <w:p w14:paraId="2296610F" w14:textId="77777777" w:rsidR="00064A2E" w:rsidRPr="00F21C41" w:rsidRDefault="00064A2E" w:rsidP="00732C3F">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E164FF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907B16B"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72E304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Akurasi kesalahan</w:t>
            </w:r>
          </w:p>
        </w:tc>
      </w:tr>
      <w:tr w:rsidR="00064A2E" w:rsidRPr="004637E0" w14:paraId="0D8F40FF" w14:textId="77777777" w:rsidTr="00732C3F">
        <w:trPr>
          <w:trHeight w:val="419"/>
          <w:jc w:val="center"/>
        </w:trPr>
        <w:tc>
          <w:tcPr>
            <w:tcW w:w="708" w:type="dxa"/>
            <w:vMerge w:val="restart"/>
            <w:shd w:val="clear" w:color="auto" w:fill="auto"/>
            <w:vAlign w:val="center"/>
            <w:hideMark/>
          </w:tcPr>
          <w:p w14:paraId="1B4EB00D"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34C49B8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758F0B0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BA68028" w14:textId="77777777" w:rsidR="00064A2E" w:rsidRPr="00F21C41" w:rsidRDefault="00064A2E" w:rsidP="00732C3F">
            <w:pPr>
              <w:spacing w:after="0"/>
              <w:jc w:val="center"/>
              <w:rPr>
                <w:rFonts w:ascii="Arial" w:eastAsia="Times New Roman" w:hAnsi="Arial"/>
                <w:sz w:val="20"/>
                <w:szCs w:val="20"/>
              </w:rPr>
            </w:pPr>
          </w:p>
        </w:tc>
      </w:tr>
      <w:tr w:rsidR="00064A2E" w:rsidRPr="004637E0" w14:paraId="22E6FE25" w14:textId="77777777" w:rsidTr="00732C3F">
        <w:trPr>
          <w:trHeight w:val="420"/>
          <w:jc w:val="center"/>
        </w:trPr>
        <w:tc>
          <w:tcPr>
            <w:tcW w:w="708" w:type="dxa"/>
            <w:vMerge/>
            <w:shd w:val="clear" w:color="auto" w:fill="auto"/>
            <w:vAlign w:val="center"/>
            <w:hideMark/>
          </w:tcPr>
          <w:p w14:paraId="4BBD2E88"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33AF0494"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5C4F6E31"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E433221" w14:textId="77777777" w:rsidR="00064A2E" w:rsidRPr="00F21C41" w:rsidRDefault="00064A2E" w:rsidP="00732C3F">
            <w:pPr>
              <w:spacing w:after="0"/>
              <w:jc w:val="center"/>
              <w:rPr>
                <w:rFonts w:ascii="Arial" w:eastAsia="Times New Roman" w:hAnsi="Arial"/>
                <w:sz w:val="20"/>
                <w:szCs w:val="20"/>
              </w:rPr>
            </w:pPr>
          </w:p>
        </w:tc>
      </w:tr>
      <w:tr w:rsidR="00064A2E" w:rsidRPr="004637E0" w14:paraId="2565EBA0" w14:textId="77777777" w:rsidTr="00732C3F">
        <w:trPr>
          <w:trHeight w:val="420"/>
          <w:jc w:val="center"/>
        </w:trPr>
        <w:tc>
          <w:tcPr>
            <w:tcW w:w="708" w:type="dxa"/>
            <w:vMerge/>
            <w:shd w:val="clear" w:color="auto" w:fill="auto"/>
            <w:vAlign w:val="center"/>
            <w:hideMark/>
          </w:tcPr>
          <w:p w14:paraId="12B0A97C"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1E62BDEF"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D1D4307"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6A14F23" w14:textId="77777777" w:rsidR="00064A2E" w:rsidRPr="00F21C41" w:rsidRDefault="00064A2E" w:rsidP="00732C3F">
            <w:pPr>
              <w:spacing w:after="0"/>
              <w:jc w:val="center"/>
              <w:rPr>
                <w:rFonts w:ascii="Arial" w:eastAsia="Times New Roman" w:hAnsi="Arial"/>
                <w:sz w:val="20"/>
                <w:szCs w:val="20"/>
              </w:rPr>
            </w:pPr>
          </w:p>
        </w:tc>
      </w:tr>
      <w:tr w:rsidR="00064A2E" w:rsidRPr="004637E0" w14:paraId="383262CB" w14:textId="77777777" w:rsidTr="00732C3F">
        <w:trPr>
          <w:trHeight w:val="420"/>
          <w:jc w:val="center"/>
        </w:trPr>
        <w:tc>
          <w:tcPr>
            <w:tcW w:w="708" w:type="dxa"/>
            <w:vMerge/>
            <w:shd w:val="clear" w:color="auto" w:fill="auto"/>
            <w:vAlign w:val="center"/>
          </w:tcPr>
          <w:p w14:paraId="520D20F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CB71E70"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817A60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3E4A01C3" w14:textId="77777777" w:rsidR="00064A2E" w:rsidRPr="00F21C41" w:rsidRDefault="00064A2E" w:rsidP="00732C3F">
            <w:pPr>
              <w:spacing w:after="0"/>
              <w:jc w:val="center"/>
              <w:rPr>
                <w:rFonts w:ascii="Arial" w:eastAsia="Times New Roman" w:hAnsi="Arial"/>
                <w:sz w:val="20"/>
                <w:szCs w:val="20"/>
              </w:rPr>
            </w:pPr>
          </w:p>
        </w:tc>
      </w:tr>
      <w:tr w:rsidR="00064A2E" w:rsidRPr="004637E0" w14:paraId="61B3F541" w14:textId="77777777" w:rsidTr="00732C3F">
        <w:trPr>
          <w:trHeight w:val="420"/>
          <w:jc w:val="center"/>
        </w:trPr>
        <w:tc>
          <w:tcPr>
            <w:tcW w:w="708" w:type="dxa"/>
            <w:vMerge w:val="restart"/>
            <w:shd w:val="clear" w:color="auto" w:fill="auto"/>
            <w:vAlign w:val="center"/>
          </w:tcPr>
          <w:p w14:paraId="0004CE22"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3648D4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538D772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51FD825" w14:textId="77777777" w:rsidR="00064A2E" w:rsidRPr="00F21C41" w:rsidRDefault="00064A2E" w:rsidP="00732C3F">
            <w:pPr>
              <w:spacing w:after="0"/>
              <w:jc w:val="center"/>
              <w:rPr>
                <w:rFonts w:ascii="Arial" w:eastAsia="Times New Roman" w:hAnsi="Arial"/>
                <w:sz w:val="20"/>
                <w:szCs w:val="20"/>
              </w:rPr>
            </w:pPr>
          </w:p>
        </w:tc>
      </w:tr>
      <w:tr w:rsidR="00064A2E" w:rsidRPr="004637E0" w14:paraId="1CC52A18" w14:textId="77777777" w:rsidTr="00732C3F">
        <w:trPr>
          <w:trHeight w:val="420"/>
          <w:jc w:val="center"/>
        </w:trPr>
        <w:tc>
          <w:tcPr>
            <w:tcW w:w="708" w:type="dxa"/>
            <w:vMerge/>
            <w:shd w:val="clear" w:color="auto" w:fill="auto"/>
            <w:vAlign w:val="center"/>
          </w:tcPr>
          <w:p w14:paraId="4FD4BB85"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F2AAF4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39378C9"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1B8D74C3" w14:textId="77777777" w:rsidR="00064A2E" w:rsidRPr="00F21C41" w:rsidRDefault="00064A2E" w:rsidP="00732C3F">
            <w:pPr>
              <w:spacing w:after="0"/>
              <w:jc w:val="center"/>
              <w:rPr>
                <w:rFonts w:ascii="Arial" w:eastAsia="Times New Roman" w:hAnsi="Arial"/>
                <w:sz w:val="20"/>
                <w:szCs w:val="20"/>
              </w:rPr>
            </w:pPr>
          </w:p>
        </w:tc>
      </w:tr>
      <w:tr w:rsidR="00064A2E" w:rsidRPr="004637E0" w14:paraId="293F73CF" w14:textId="77777777" w:rsidTr="00732C3F">
        <w:trPr>
          <w:trHeight w:val="420"/>
          <w:jc w:val="center"/>
        </w:trPr>
        <w:tc>
          <w:tcPr>
            <w:tcW w:w="708" w:type="dxa"/>
            <w:vMerge/>
            <w:shd w:val="clear" w:color="auto" w:fill="auto"/>
            <w:vAlign w:val="center"/>
          </w:tcPr>
          <w:p w14:paraId="52EC989C"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9A773DC"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8149AF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19889EC4" w14:textId="77777777" w:rsidR="00064A2E" w:rsidRPr="00F21C41" w:rsidRDefault="00064A2E" w:rsidP="00732C3F">
            <w:pPr>
              <w:spacing w:after="0"/>
              <w:jc w:val="center"/>
              <w:rPr>
                <w:rFonts w:ascii="Arial" w:eastAsia="Times New Roman" w:hAnsi="Arial"/>
                <w:sz w:val="20"/>
                <w:szCs w:val="20"/>
              </w:rPr>
            </w:pPr>
          </w:p>
        </w:tc>
      </w:tr>
      <w:tr w:rsidR="00064A2E" w:rsidRPr="004637E0" w14:paraId="7F7D957B" w14:textId="77777777" w:rsidTr="00732C3F">
        <w:trPr>
          <w:trHeight w:val="420"/>
          <w:jc w:val="center"/>
        </w:trPr>
        <w:tc>
          <w:tcPr>
            <w:tcW w:w="708" w:type="dxa"/>
            <w:vMerge/>
            <w:shd w:val="clear" w:color="auto" w:fill="auto"/>
            <w:vAlign w:val="center"/>
          </w:tcPr>
          <w:p w14:paraId="024AA54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04B3E09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3BC29D3"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649D3EC2" w14:textId="77777777" w:rsidR="00064A2E" w:rsidRPr="00F21C41" w:rsidRDefault="00064A2E" w:rsidP="00732C3F">
            <w:pPr>
              <w:spacing w:after="0"/>
              <w:jc w:val="center"/>
              <w:rPr>
                <w:rFonts w:ascii="Arial" w:eastAsia="Times New Roman" w:hAnsi="Arial"/>
                <w:sz w:val="20"/>
                <w:szCs w:val="20"/>
              </w:rPr>
            </w:pPr>
          </w:p>
        </w:tc>
      </w:tr>
      <w:tr w:rsidR="00064A2E" w:rsidRPr="004637E0" w14:paraId="4E6BED88" w14:textId="77777777" w:rsidTr="00732C3F">
        <w:trPr>
          <w:trHeight w:val="420"/>
          <w:jc w:val="center"/>
        </w:trPr>
        <w:tc>
          <w:tcPr>
            <w:tcW w:w="708" w:type="dxa"/>
            <w:vMerge w:val="restart"/>
            <w:shd w:val="clear" w:color="auto" w:fill="auto"/>
            <w:vAlign w:val="center"/>
          </w:tcPr>
          <w:p w14:paraId="0FDC9668"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1C82DE0A"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638CD95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D7A7875" w14:textId="77777777" w:rsidR="00064A2E" w:rsidRPr="00F21C41" w:rsidRDefault="00064A2E" w:rsidP="00732C3F">
            <w:pPr>
              <w:spacing w:after="0"/>
              <w:jc w:val="center"/>
              <w:rPr>
                <w:rFonts w:ascii="Arial" w:eastAsia="Times New Roman" w:hAnsi="Arial"/>
                <w:sz w:val="20"/>
                <w:szCs w:val="20"/>
              </w:rPr>
            </w:pPr>
          </w:p>
        </w:tc>
      </w:tr>
      <w:tr w:rsidR="00064A2E" w:rsidRPr="004637E0" w14:paraId="66AF876A" w14:textId="77777777" w:rsidTr="00732C3F">
        <w:trPr>
          <w:trHeight w:val="420"/>
          <w:jc w:val="center"/>
        </w:trPr>
        <w:tc>
          <w:tcPr>
            <w:tcW w:w="708" w:type="dxa"/>
            <w:vMerge/>
            <w:shd w:val="clear" w:color="auto" w:fill="auto"/>
          </w:tcPr>
          <w:p w14:paraId="1D8449C2"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770E58A9"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C6C4CA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1C53C84" w14:textId="77777777" w:rsidR="00064A2E" w:rsidRPr="00F21C41" w:rsidRDefault="00064A2E" w:rsidP="00732C3F">
            <w:pPr>
              <w:spacing w:after="0"/>
              <w:jc w:val="center"/>
              <w:rPr>
                <w:rFonts w:ascii="Arial" w:eastAsia="Times New Roman" w:hAnsi="Arial"/>
                <w:sz w:val="20"/>
                <w:szCs w:val="20"/>
              </w:rPr>
            </w:pPr>
          </w:p>
        </w:tc>
      </w:tr>
      <w:tr w:rsidR="00064A2E" w:rsidRPr="004637E0" w14:paraId="144379D6" w14:textId="77777777" w:rsidTr="00732C3F">
        <w:trPr>
          <w:trHeight w:val="420"/>
          <w:jc w:val="center"/>
        </w:trPr>
        <w:tc>
          <w:tcPr>
            <w:tcW w:w="708" w:type="dxa"/>
            <w:vMerge/>
            <w:shd w:val="clear" w:color="auto" w:fill="auto"/>
          </w:tcPr>
          <w:p w14:paraId="76EAEA2F"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D2716DE"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FA51DF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C7C3680" w14:textId="77777777" w:rsidR="00064A2E" w:rsidRPr="00F21C41" w:rsidRDefault="00064A2E" w:rsidP="00732C3F">
            <w:pPr>
              <w:spacing w:after="0"/>
              <w:jc w:val="center"/>
              <w:rPr>
                <w:rFonts w:ascii="Arial" w:eastAsia="Times New Roman" w:hAnsi="Arial"/>
                <w:sz w:val="20"/>
                <w:szCs w:val="20"/>
              </w:rPr>
            </w:pPr>
          </w:p>
        </w:tc>
      </w:tr>
      <w:tr w:rsidR="00064A2E" w:rsidRPr="004637E0" w14:paraId="65460303" w14:textId="77777777" w:rsidTr="00732C3F">
        <w:trPr>
          <w:trHeight w:val="420"/>
          <w:jc w:val="center"/>
        </w:trPr>
        <w:tc>
          <w:tcPr>
            <w:tcW w:w="708" w:type="dxa"/>
            <w:vMerge/>
            <w:shd w:val="clear" w:color="auto" w:fill="auto"/>
          </w:tcPr>
          <w:p w14:paraId="7BA5B618"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1F47AF21"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C165AEF"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0AB436A" w14:textId="77777777" w:rsidR="00064A2E" w:rsidRPr="00F21C41" w:rsidRDefault="00064A2E" w:rsidP="00732C3F">
            <w:pPr>
              <w:spacing w:after="0"/>
              <w:jc w:val="center"/>
              <w:rPr>
                <w:rFonts w:ascii="Arial" w:eastAsia="Times New Roman" w:hAnsi="Arial"/>
                <w:sz w:val="20"/>
                <w:szCs w:val="20"/>
              </w:rPr>
            </w:pPr>
          </w:p>
        </w:tc>
      </w:tr>
    </w:tbl>
    <w:p w14:paraId="49EE6B32" w14:textId="77777777" w:rsidR="00064A2E" w:rsidRDefault="00064A2E" w:rsidP="00064A2E">
      <w:pPr>
        <w:pStyle w:val="BodyText"/>
        <w:ind w:firstLine="284"/>
      </w:pPr>
    </w:p>
    <w:p w14:paraId="5A934696" w14:textId="77777777" w:rsidR="00064A2E" w:rsidRDefault="00064A2E" w:rsidP="00064A2E">
      <w:pPr>
        <w:pStyle w:val="BodyText"/>
        <w:ind w:firstLine="284"/>
      </w:pPr>
      <w:r>
        <w:t>Pada Tabel 4.5 disajikan data berupa nama ruang, sub lokasi dan akurasi kesalahan. Tiap-tiap ruang yang digunakan untuk implementasi akan dibagi menjadi 4 bagian, kemudian akurasi kesalahannya dihitung menggunakan Persamaan 4.1.</w:t>
      </w:r>
    </w:p>
    <w:p w14:paraId="5F07D822" w14:textId="77777777" w:rsidR="00064A2E" w:rsidRDefault="00064A2E" w:rsidP="00064A2E">
      <w:pPr>
        <w:pStyle w:val="BodyText"/>
        <w:ind w:firstLine="284"/>
      </w:pPr>
    </w:p>
    <w:p w14:paraId="4AFB82EB" w14:textId="77777777" w:rsidR="00064A2E" w:rsidRDefault="00064A2E" w:rsidP="00064A2E">
      <w:pPr>
        <w:pStyle w:val="BodyText"/>
        <w:ind w:firstLine="284"/>
      </w:pPr>
    </w:p>
    <w:p w14:paraId="2DDA40CC" w14:textId="77777777" w:rsidR="00064A2E" w:rsidRDefault="00064A2E" w:rsidP="00064A2E">
      <w:pPr>
        <w:pStyle w:val="BodyText"/>
        <w:ind w:firstLine="284"/>
      </w:pPr>
    </w:p>
    <w:p w14:paraId="28F49A44" w14:textId="77777777" w:rsidR="00064A2E" w:rsidRDefault="00064A2E" w:rsidP="00064A2E">
      <w:pPr>
        <w:pStyle w:val="BodyText"/>
        <w:ind w:firstLine="284"/>
      </w:pPr>
    </w:p>
    <w:p w14:paraId="4ACEF978" w14:textId="77777777" w:rsidR="00064A2E" w:rsidRDefault="00064A2E" w:rsidP="00064A2E">
      <w:pPr>
        <w:pStyle w:val="Heading2"/>
      </w:pPr>
      <w:bookmarkStart w:id="61" w:name="_Toc25999916"/>
      <w:r>
        <w:lastRenderedPageBreak/>
        <w:t>Perancangan Sistem</w:t>
      </w:r>
      <w:bookmarkEnd w:id="61"/>
    </w:p>
    <w:p w14:paraId="01455779" w14:textId="77777777" w:rsidR="00064A2E" w:rsidRDefault="00064A2E" w:rsidP="00064A2E">
      <w:pPr>
        <w:pStyle w:val="Heading3"/>
      </w:pPr>
      <w:bookmarkStart w:id="62" w:name="_Toc25999917"/>
      <w:r>
        <w:t>Pengumpulan Data Pola Sinyal</w:t>
      </w:r>
      <w:bookmarkEnd w:id="62"/>
    </w:p>
    <w:p w14:paraId="5C397F7E" w14:textId="77777777" w:rsidR="00064A2E" w:rsidRPr="00A02DEA" w:rsidRDefault="00064A2E" w:rsidP="00064A2E">
      <w:pPr>
        <w:pStyle w:val="BodyText"/>
        <w:ind w:firstLine="426"/>
      </w:pPr>
      <w:r>
        <w:t xml:space="preserve">Pnegumpulan data pola sinyal ini menggunakan </w:t>
      </w:r>
      <w:r>
        <w:rPr>
          <w:i/>
        </w:rPr>
        <w:t xml:space="preserve">Bluetooth Low Energy </w:t>
      </w:r>
      <w:r>
        <w:t xml:space="preserve">atau BLE sebagai protokol komunikasi antara sensor ESP32 dengan perangkat iTAG Bluetooth. Sensor ESP32 berjumlah 5 buah akan ditempatkan pada 3 ruangan berbeda, dimana pada ruang 1 dan ruang 2 berjumlah 2 sensor sedangkan pada lorong akan ditempatkan 1 buah sensor. Pada sensor ESP32 dibutuhkan 4 </w:t>
      </w:r>
      <w:r w:rsidRPr="00BC1721">
        <w:rPr>
          <w:i/>
        </w:rPr>
        <w:t>library</w:t>
      </w:r>
      <w:r>
        <w:t xml:space="preserve"> pendukung untuk menjalankan pemindaian bluetooth dan mengirim data melalui jaringan hotspot, yakni </w:t>
      </w:r>
      <w:r w:rsidRPr="00D55339">
        <w:rPr>
          <w:i/>
        </w:rPr>
        <w:t>library</w:t>
      </w:r>
      <w:r>
        <w:t xml:space="preserve"> BLEDevice, WiFi, HTTPclient dan ArduinoJson. Sensor kemudian </w:t>
      </w:r>
      <w:r w:rsidRPr="00BC1721">
        <w:t>diprogram</w:t>
      </w:r>
      <w:r>
        <w:t xml:space="preserve"> untuk memindai semua sinyal bluetooth yang ada, kemudian apabila ditemukan sinyal bluetooth dari perangkat iTAG Bluetooth dengan MAC </w:t>
      </w:r>
      <w:r>
        <w:rPr>
          <w:i/>
        </w:rPr>
        <w:t>address</w:t>
      </w:r>
      <w:r>
        <w:t xml:space="preserve"> “</w:t>
      </w:r>
      <w:r>
        <w:rPr>
          <w:rStyle w:val="pl-s"/>
        </w:rPr>
        <w:t xml:space="preserve">ff:ff:c2:0f:ed:8d”, pemindaian dihentikan kemudian data RSSI dari perangkat iTAG bluetooth akan disimpan pada variabel “rssi”. </w:t>
      </w:r>
    </w:p>
    <w:p w14:paraId="24DCEA01" w14:textId="77777777" w:rsidR="00064A2E" w:rsidRDefault="00064A2E" w:rsidP="00064A2E">
      <w:pPr>
        <w:pStyle w:val="BodyText"/>
        <w:ind w:firstLine="426"/>
        <w:rPr>
          <w:rStyle w:val="pl-s"/>
        </w:rPr>
      </w:pPr>
      <w:r>
        <w:t xml:space="preserve">Selanjutnya, sensor akan memindah data rssi dari variabel “rssi” ke sebuah variabel JSON. Pada variabel JSON ditambahkan juga MAC </w:t>
      </w:r>
      <w:r>
        <w:rPr>
          <w:i/>
        </w:rPr>
        <w:t>address</w:t>
      </w:r>
      <w:r>
        <w:t xml:space="preserve"> dari sensor agar server mengenali datangnya paket berdasarkan MAC </w:t>
      </w:r>
      <w:r>
        <w:rPr>
          <w:i/>
        </w:rPr>
        <w:t>address</w:t>
      </w:r>
      <w:r>
        <w:t xml:space="preserve"> sensor. Sebelum sensor mengirim data rssi menuju server, sensor memindai wiFi dari hotspot hanphone android dengan SSID “Nokia 3”. Setelah wiFi ditemukan, sensor akan terhubung dengan jaringan hotspot “Nokia 3” dengan </w:t>
      </w:r>
      <w:r w:rsidRPr="005E0936">
        <w:rPr>
          <w:i/>
        </w:rPr>
        <w:t>password</w:t>
      </w:r>
      <w:r>
        <w:t xml:space="preserve"> “hasbi1202”. Kemudian sensor mengirim data rssi menuju server dengan alamat </w:t>
      </w:r>
      <w:r w:rsidRPr="005E0936">
        <w:rPr>
          <w:rStyle w:val="pl-s"/>
        </w:rPr>
        <w:t>http://192.168.43.242:8080/</w:t>
      </w:r>
      <w:r>
        <w:rPr>
          <w:rStyle w:val="pl-s"/>
        </w:rPr>
        <w:t xml:space="preserve"> pada port 8080 tiap maksimal 0,5 detik. Pada Tabel 4.6 akan dipaparkan rincian konfigurasi pada sensor ESP32</w:t>
      </w:r>
    </w:p>
    <w:p w14:paraId="4A09F683" w14:textId="41BD52E7" w:rsidR="00064A2E" w:rsidRDefault="00064A2E" w:rsidP="00064A2E">
      <w:pPr>
        <w:pStyle w:val="Caption"/>
      </w:pPr>
      <w:r>
        <w:t xml:space="preserve">Tabel </w:t>
      </w:r>
      <w:r w:rsidR="00951930">
        <w:fldChar w:fldCharType="begin"/>
      </w:r>
      <w:r w:rsidR="00951930">
        <w:instrText xml:space="preserve"> STYLEREF 1 \s </w:instrText>
      </w:r>
      <w:r w:rsidR="00951930">
        <w:fldChar w:fldCharType="separate"/>
      </w:r>
      <w:r w:rsidR="00951930">
        <w:rPr>
          <w:noProof/>
        </w:rPr>
        <w:t>4</w:t>
      </w:r>
      <w:r w:rsidR="00951930">
        <w:fldChar w:fldCharType="end"/>
      </w:r>
      <w:r w:rsidR="00951930">
        <w:t>.</w:t>
      </w:r>
      <w:r w:rsidR="00951930">
        <w:fldChar w:fldCharType="begin"/>
      </w:r>
      <w:r w:rsidR="00951930">
        <w:instrText xml:space="preserve"> SEQ Tabel \* ARABIC \s 1 </w:instrText>
      </w:r>
      <w:r w:rsidR="00951930">
        <w:fldChar w:fldCharType="separate"/>
      </w:r>
      <w:r w:rsidR="00951930">
        <w:rPr>
          <w:noProof/>
        </w:rPr>
        <w:t>6</w:t>
      </w:r>
      <w:r w:rsidR="00951930">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4FE2A975"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B42EAB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513424C2"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5873070F"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276F90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458BD3A2"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042B76F"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3A83DF09"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70104192"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3AB06E0F"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1D7AFE35"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543A83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93CE0E7"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F8CE9D1"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4BF2BFFB" w14:textId="77777777" w:rsidR="00064A2E" w:rsidRDefault="00064A2E" w:rsidP="00732C3F">
            <w:pPr>
              <w:pStyle w:val="BodyTextFirstIndent"/>
              <w:ind w:firstLine="0"/>
              <w:rPr>
                <w:sz w:val="20"/>
                <w:szCs w:val="20"/>
              </w:rPr>
            </w:pPr>
            <w:r>
              <w:rPr>
                <w:sz w:val="20"/>
                <w:szCs w:val="20"/>
              </w:rPr>
              <w:t>SSID : Nokia 3</w:t>
            </w:r>
          </w:p>
          <w:p w14:paraId="3ABBDDD8"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53D488C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3CA4202"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6153280F"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4E349F6A"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42D715D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B907AB6"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10C05CFB"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3EBBB9E3"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7CCC0DE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06E249C"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2C7F5B66"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CE23305"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540C3DC1"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B3EFF09"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7ACAD01C"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519ECC3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1AED333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4A9F9A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37DBE5D2"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0A0C74E5" w14:textId="77777777" w:rsidR="00064A2E" w:rsidRDefault="00064A2E" w:rsidP="00732C3F">
            <w:pPr>
              <w:pStyle w:val="BodyTextFirstIndent"/>
              <w:ind w:firstLine="0"/>
              <w:rPr>
                <w:sz w:val="20"/>
                <w:szCs w:val="20"/>
              </w:rPr>
            </w:pPr>
            <w:r>
              <w:rPr>
                <w:sz w:val="20"/>
                <w:szCs w:val="20"/>
              </w:rPr>
              <w:t>JSON</w:t>
            </w:r>
          </w:p>
        </w:tc>
      </w:tr>
      <w:tr w:rsidR="00064A2E" w:rsidRPr="0039787D" w14:paraId="20C5EE6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8D3479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7C6D0CB7"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7E8DCB87" w14:textId="77777777" w:rsidR="00064A2E" w:rsidRDefault="00064A2E" w:rsidP="00732C3F">
            <w:pPr>
              <w:pStyle w:val="BodyTextFirstIndent"/>
              <w:ind w:firstLine="0"/>
              <w:rPr>
                <w:sz w:val="20"/>
                <w:szCs w:val="20"/>
              </w:rPr>
            </w:pPr>
            <w:r>
              <w:rPr>
                <w:sz w:val="20"/>
                <w:szCs w:val="20"/>
              </w:rPr>
              <w:t>500 ms</w:t>
            </w:r>
          </w:p>
        </w:tc>
      </w:tr>
    </w:tbl>
    <w:p w14:paraId="6457E911" w14:textId="77777777" w:rsidR="00064A2E" w:rsidRDefault="00064A2E" w:rsidP="00064A2E">
      <w:pPr>
        <w:pStyle w:val="BodyText"/>
        <w:ind w:firstLine="426"/>
      </w:pPr>
    </w:p>
    <w:p w14:paraId="1B95107D" w14:textId="77777777" w:rsidR="00064A2E" w:rsidRPr="00C5207D"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uliskan data rssi dengan format </w:t>
      </w:r>
      <w:r>
        <w:lastRenderedPageBreak/>
        <w:t>nama ruangan, waktu, rssi 1, rssi 2, dst pada file dengan format .csv. Pengambilan data pola sinyal tiap ruangan kurang lebih selama 3 menit. Pada Tabel 4.7 merupakan konfigurasi yang dilakukan pada server saat pengumpulan pola sinyal.</w:t>
      </w:r>
    </w:p>
    <w:p w14:paraId="40A640AF" w14:textId="3DCE7B24" w:rsidR="00064A2E" w:rsidRDefault="00064A2E" w:rsidP="00064A2E">
      <w:pPr>
        <w:pStyle w:val="Caption"/>
      </w:pPr>
      <w:r>
        <w:t xml:space="preserve">Tabel </w:t>
      </w:r>
      <w:r w:rsidR="00951930">
        <w:fldChar w:fldCharType="begin"/>
      </w:r>
      <w:r w:rsidR="00951930">
        <w:instrText xml:space="preserve"> STYLEREF 1 \s </w:instrText>
      </w:r>
      <w:r w:rsidR="00951930">
        <w:fldChar w:fldCharType="separate"/>
      </w:r>
      <w:r w:rsidR="00951930">
        <w:rPr>
          <w:noProof/>
        </w:rPr>
        <w:t>4</w:t>
      </w:r>
      <w:r w:rsidR="00951930">
        <w:fldChar w:fldCharType="end"/>
      </w:r>
      <w:r w:rsidR="00951930">
        <w:t>.</w:t>
      </w:r>
      <w:r w:rsidR="00951930">
        <w:fldChar w:fldCharType="begin"/>
      </w:r>
      <w:r w:rsidR="00951930">
        <w:instrText xml:space="preserve"> SEQ Tabel \* ARABIC \s 1 </w:instrText>
      </w:r>
      <w:r w:rsidR="00951930">
        <w:fldChar w:fldCharType="separate"/>
      </w:r>
      <w:r w:rsidR="00951930">
        <w:rPr>
          <w:noProof/>
        </w:rPr>
        <w:t>7</w:t>
      </w:r>
      <w:r w:rsidR="00951930">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004F2BE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450C590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05C0717C"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2CE52E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00732B6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785326E9"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2908A020"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AF3A7A4"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6BA1709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53D1D2"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73A55E39"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A1C9C75"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26AAEFC6"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06BD4C69"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7290494"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6794DC3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B692DFE"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7D163AB8"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8D78FB1"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60B0540A"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68EA8035"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4D05ED4"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58D2BDB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27C5C385"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356DE2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745689E"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0CCB3671" w14:textId="77777777" w:rsidR="00064A2E" w:rsidRPr="00EE74F6" w:rsidRDefault="00064A2E" w:rsidP="00732C3F">
            <w:pPr>
              <w:pStyle w:val="BodyTextFirstIndent"/>
              <w:ind w:firstLine="0"/>
              <w:rPr>
                <w:sz w:val="20"/>
                <w:szCs w:val="20"/>
              </w:rPr>
            </w:pPr>
            <w:r>
              <w:rPr>
                <w:sz w:val="20"/>
                <w:szCs w:val="20"/>
              </w:rPr>
              <w:t>File data .csv</w:t>
            </w:r>
          </w:p>
        </w:tc>
        <w:tc>
          <w:tcPr>
            <w:tcW w:w="5528" w:type="dxa"/>
            <w:tcBorders>
              <w:top w:val="single" w:sz="4" w:space="0" w:color="000000"/>
              <w:left w:val="single" w:sz="4" w:space="0" w:color="000000"/>
              <w:bottom w:val="single" w:sz="4" w:space="0" w:color="000000"/>
              <w:right w:val="single" w:sz="4" w:space="0" w:color="000000"/>
            </w:tcBorders>
          </w:tcPr>
          <w:p w14:paraId="6AF433A3" w14:textId="77777777" w:rsidR="00064A2E" w:rsidRPr="00593292" w:rsidRDefault="00064A2E" w:rsidP="00732C3F">
            <w:pPr>
              <w:pStyle w:val="BodyTextFirstIndent"/>
              <w:ind w:firstLine="0"/>
              <w:rPr>
                <w:sz w:val="20"/>
                <w:szCs w:val="20"/>
              </w:rPr>
            </w:pPr>
            <w:r>
              <w:rPr>
                <w:sz w:val="20"/>
                <w:szCs w:val="20"/>
              </w:rPr>
              <w:t>rssi_collected.csv</w:t>
            </w:r>
          </w:p>
        </w:tc>
      </w:tr>
    </w:tbl>
    <w:p w14:paraId="53A8BCD3" w14:textId="77777777" w:rsidR="00064A2E" w:rsidRDefault="00064A2E" w:rsidP="00064A2E">
      <w:pPr>
        <w:ind w:firstLine="426"/>
      </w:pPr>
    </w:p>
    <w:p w14:paraId="0B60D31B" w14:textId="77777777" w:rsidR="00064A2E" w:rsidRDefault="00064A2E" w:rsidP="00064A2E">
      <w:pPr>
        <w:ind w:firstLine="426"/>
      </w:pPr>
      <w:r>
        <w:t>Library logging digunakan untuk mengatur tampilan pada terminal agar menampilkan log yang diinginkan saja. Library datetime digunakan untuk memanggil fungsi agar mengetahui waktu sekarang. Library warning digunakan untuk mengabaikan pesan peringatan yang ditampilkan pada terminal. Library Flask berguna untuk membuat server. Dan library csv digunakan untuk menuliskan file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1C8F6E3B" w14:textId="77777777" w:rsidR="00064A2E" w:rsidRDefault="00064A2E" w:rsidP="00064A2E">
      <w:pPr>
        <w:pStyle w:val="Heading3"/>
      </w:pPr>
      <w:bookmarkStart w:id="63" w:name="_Toc25999918"/>
      <w:r>
        <w:t xml:space="preserve">Pelacakan Lokasi Secara </w:t>
      </w:r>
      <w:r w:rsidRPr="00C5207D">
        <w:rPr>
          <w:i/>
        </w:rPr>
        <w:t>Real-Time</w:t>
      </w:r>
      <w:bookmarkEnd w:id="63"/>
    </w:p>
    <w:p w14:paraId="4584827C" w14:textId="77777777" w:rsidR="00064A2E" w:rsidRDefault="00064A2E" w:rsidP="00064A2E">
      <w:pPr>
        <w:pStyle w:val="BodyText"/>
        <w:ind w:firstLine="426"/>
        <w:rPr>
          <w:rStyle w:val="pl-s"/>
        </w:rPr>
      </w:pPr>
      <w:r>
        <w:t>Konfigurasi sensor ESP32 pada pelacakan lokasi secara real-time ini sama dengan konfigurasi pada saat pengumpulan data pola sinyal. Karena pada dasarnya tugas dari sensor ESP32 ini adalah menangkap sinyal Bluetooth perangkat iTAG kemudian mengirimkan data RSSI nya menuju server. Pada Tabel 4.8 merupakan konfigurasi yang diterapkan pada sensor ESP32.</w:t>
      </w:r>
    </w:p>
    <w:p w14:paraId="078E999B" w14:textId="2E1899F6" w:rsidR="00064A2E" w:rsidRDefault="00064A2E" w:rsidP="00064A2E">
      <w:pPr>
        <w:pStyle w:val="Caption"/>
      </w:pPr>
      <w:r>
        <w:t xml:space="preserve">Tabel </w:t>
      </w:r>
      <w:r w:rsidR="00951930">
        <w:fldChar w:fldCharType="begin"/>
      </w:r>
      <w:r w:rsidR="00951930">
        <w:instrText xml:space="preserve"> STYLEREF 1 \s </w:instrText>
      </w:r>
      <w:r w:rsidR="00951930">
        <w:fldChar w:fldCharType="separate"/>
      </w:r>
      <w:r w:rsidR="00951930">
        <w:rPr>
          <w:noProof/>
        </w:rPr>
        <w:t>4</w:t>
      </w:r>
      <w:r w:rsidR="00951930">
        <w:fldChar w:fldCharType="end"/>
      </w:r>
      <w:r w:rsidR="00951930">
        <w:t>.</w:t>
      </w:r>
      <w:r w:rsidR="00951930">
        <w:fldChar w:fldCharType="begin"/>
      </w:r>
      <w:r w:rsidR="00951930">
        <w:instrText xml:space="preserve"> SEQ Tabel \* ARABIC \s 1 </w:instrText>
      </w:r>
      <w:r w:rsidR="00951930">
        <w:fldChar w:fldCharType="separate"/>
      </w:r>
      <w:r w:rsidR="00951930">
        <w:rPr>
          <w:noProof/>
        </w:rPr>
        <w:t>8</w:t>
      </w:r>
      <w:r w:rsidR="00951930">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3F73E5B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04A77886"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27C75C69"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2630F6AC"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0A0827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5C41B23E"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5F5FD6E7"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7AC448B6"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5726646E"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76E7A29B"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2F55FB90"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2D09754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8BA60E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1237A6C"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691C3D40" w14:textId="77777777" w:rsidR="00064A2E" w:rsidRDefault="00064A2E" w:rsidP="00732C3F">
            <w:pPr>
              <w:pStyle w:val="BodyTextFirstIndent"/>
              <w:ind w:firstLine="0"/>
              <w:rPr>
                <w:sz w:val="20"/>
                <w:szCs w:val="20"/>
              </w:rPr>
            </w:pPr>
            <w:r>
              <w:rPr>
                <w:sz w:val="20"/>
                <w:szCs w:val="20"/>
              </w:rPr>
              <w:t>SSID : Nokia 3</w:t>
            </w:r>
          </w:p>
          <w:p w14:paraId="7B66AD0B"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177FEFD5"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EE62A58"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3EF35938"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18B29EB9"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653AFB1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2082F1"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544C12BE"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0577EFE6"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04321BD8"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C02FA0" w14:textId="77777777" w:rsidR="00064A2E" w:rsidRDefault="00064A2E" w:rsidP="00732C3F">
            <w:pPr>
              <w:pStyle w:val="BodyTextFirstIndent"/>
              <w:ind w:firstLine="0"/>
              <w:rPr>
                <w:sz w:val="20"/>
                <w:szCs w:val="20"/>
              </w:rPr>
            </w:pPr>
            <w:r>
              <w:rPr>
                <w:sz w:val="20"/>
                <w:szCs w:val="20"/>
              </w:rPr>
              <w:lastRenderedPageBreak/>
              <w:t>5</w:t>
            </w:r>
          </w:p>
        </w:tc>
        <w:tc>
          <w:tcPr>
            <w:tcW w:w="2790" w:type="dxa"/>
            <w:tcBorders>
              <w:top w:val="single" w:sz="4" w:space="0" w:color="000000"/>
              <w:left w:val="single" w:sz="4" w:space="0" w:color="000000"/>
              <w:bottom w:val="single" w:sz="4" w:space="0" w:color="000000"/>
              <w:right w:val="single" w:sz="4" w:space="0" w:color="000000"/>
            </w:tcBorders>
          </w:tcPr>
          <w:p w14:paraId="41EFC76B"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6C239DA"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711C455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162D110"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16FB1101"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38C8241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4AC2859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9CF80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74E484F3"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7DCD5F00" w14:textId="77777777" w:rsidR="00064A2E" w:rsidRDefault="00064A2E" w:rsidP="00732C3F">
            <w:pPr>
              <w:pStyle w:val="BodyTextFirstIndent"/>
              <w:ind w:firstLine="0"/>
              <w:rPr>
                <w:sz w:val="20"/>
                <w:szCs w:val="20"/>
              </w:rPr>
            </w:pPr>
            <w:r>
              <w:rPr>
                <w:sz w:val="20"/>
                <w:szCs w:val="20"/>
              </w:rPr>
              <w:t>JSON</w:t>
            </w:r>
          </w:p>
        </w:tc>
      </w:tr>
      <w:tr w:rsidR="00064A2E" w:rsidRPr="0039787D" w14:paraId="23D2942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38C2F8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54071113"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2E26DBFF" w14:textId="77777777" w:rsidR="00064A2E" w:rsidRDefault="00064A2E" w:rsidP="00732C3F">
            <w:pPr>
              <w:pStyle w:val="BodyTextFirstIndent"/>
              <w:ind w:firstLine="0"/>
              <w:rPr>
                <w:sz w:val="20"/>
                <w:szCs w:val="20"/>
              </w:rPr>
            </w:pPr>
            <w:r>
              <w:rPr>
                <w:sz w:val="20"/>
                <w:szCs w:val="20"/>
              </w:rPr>
              <w:t>500 ms</w:t>
            </w:r>
          </w:p>
        </w:tc>
      </w:tr>
    </w:tbl>
    <w:p w14:paraId="608AD085" w14:textId="77777777" w:rsidR="00064A2E" w:rsidRDefault="00064A2E" w:rsidP="00064A2E">
      <w:pPr>
        <w:pStyle w:val="BodyText"/>
        <w:ind w:firstLine="426"/>
      </w:pPr>
    </w:p>
    <w:p w14:paraId="486E602C" w14:textId="7DE9C993" w:rsidR="00064A2E"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gklasifikasikan di ruang mana perangkat iTAG Bluetooth berada menggunakan fungsi kNN pada </w:t>
      </w:r>
      <w:r w:rsidRPr="008A0482">
        <w:rPr>
          <w:i/>
        </w:rPr>
        <w:t>library</w:t>
      </w:r>
      <w:r>
        <w:t xml:space="preserve"> Scikit Learn. Klasifikasi atau proses menentukan lokasi ini mengacu pada data training yang telah diambil pada tahap pertama </w:t>
      </w:r>
      <w:r w:rsidR="00912D62" w:rsidRPr="00912D62">
        <w:rPr>
          <w:i/>
        </w:rPr>
        <w:t>fingerprinting</w:t>
      </w:r>
      <w:r>
        <w:t xml:space="preserve"> yang tersimpan dalam sebuah file berekstensi .csv. Hasil dari proses pelacakan lokasi oleh server ditampilkan pada layar dan disimpan dalam sebuah berkas Log yang akan digunakan dalam proses pengujian. Adapun format berkas dari berkas Log hasil pelacakan adalah .csv. Pada Tabel 4.9 menjabarkan tentang konfigurasi pada server.</w:t>
      </w:r>
    </w:p>
    <w:p w14:paraId="4D6C5A5D" w14:textId="35A56470" w:rsidR="00064A2E" w:rsidRDefault="00064A2E" w:rsidP="00064A2E">
      <w:pPr>
        <w:pStyle w:val="Caption"/>
      </w:pPr>
      <w:r>
        <w:t xml:space="preserve">Tabel </w:t>
      </w:r>
      <w:r w:rsidR="00951930">
        <w:fldChar w:fldCharType="begin"/>
      </w:r>
      <w:r w:rsidR="00951930">
        <w:instrText xml:space="preserve"> STYLEREF 1 \s </w:instrText>
      </w:r>
      <w:r w:rsidR="00951930">
        <w:fldChar w:fldCharType="separate"/>
      </w:r>
      <w:r w:rsidR="00951930">
        <w:rPr>
          <w:noProof/>
        </w:rPr>
        <w:t>4</w:t>
      </w:r>
      <w:r w:rsidR="00951930">
        <w:fldChar w:fldCharType="end"/>
      </w:r>
      <w:r w:rsidR="00951930">
        <w:t>.</w:t>
      </w:r>
      <w:r w:rsidR="00951930">
        <w:fldChar w:fldCharType="begin"/>
      </w:r>
      <w:r w:rsidR="00951930">
        <w:instrText xml:space="preserve"> SEQ Tabel \* ARABIC \s 1 </w:instrText>
      </w:r>
      <w:r w:rsidR="00951930">
        <w:fldChar w:fldCharType="separate"/>
      </w:r>
      <w:r w:rsidR="00951930">
        <w:rPr>
          <w:noProof/>
        </w:rPr>
        <w:t>9</w:t>
      </w:r>
      <w:r w:rsidR="00951930">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4A2EE90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0D38E95"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5F11BA13"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61C63D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CED971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4AE74AF"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33BF0776"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28E01F3"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22B10F8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1C99EE7"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EE1C614"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4678D604"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24B72EBF"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2892051"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01A98F7B"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60F2232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443C1F62"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518CD415"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323532D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7DADAF71"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B30767E"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D3E7DBD"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416A9DD1"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34295F1F"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DEB583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8A4ED9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3A3C3E28"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00BAFCF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232F2E4"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679CEB5E"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09FE6D7D"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69107C4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2086B405"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6AB4F111"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3A9108EF" w14:textId="77777777" w:rsidR="00064A2E" w:rsidRPr="00EB7802" w:rsidRDefault="00064A2E" w:rsidP="00732C3F">
            <w:pPr>
              <w:pStyle w:val="BodyTextFirstIndent"/>
              <w:ind w:firstLine="0"/>
              <w:rPr>
                <w:sz w:val="20"/>
                <w:szCs w:val="20"/>
              </w:rPr>
            </w:pPr>
            <w:r w:rsidRPr="00767FC0">
              <w:rPr>
                <w:sz w:val="20"/>
                <w:szCs w:val="20"/>
              </w:rPr>
              <w:t>real_time_result.csv</w:t>
            </w:r>
          </w:p>
        </w:tc>
      </w:tr>
    </w:tbl>
    <w:p w14:paraId="387BDC19" w14:textId="77777777" w:rsidR="00064A2E" w:rsidRDefault="00064A2E" w:rsidP="00064A2E">
      <w:pPr>
        <w:pStyle w:val="BodyText"/>
        <w:ind w:firstLine="426"/>
      </w:pPr>
    </w:p>
    <w:p w14:paraId="02B7890C" w14:textId="77777777" w:rsidR="00064A2E" w:rsidRDefault="00064A2E" w:rsidP="00064A2E">
      <w:pPr>
        <w:pStyle w:val="BodyText"/>
        <w:ind w:firstLine="426"/>
      </w:pPr>
      <w:r>
        <w:t xml:space="preserve">Library Pandas digunakan untuk membuka file data training “rssi_collected.csv” kemudian disimpan dalam suatu variabel. Library logging digunakan untuk mengatur tampilan pada terminal agar menampilkan log yang diinginkan saja. Library datetime digunakan untuk memanggil fungsi agar mengetahui waktu sekarang. Library Scikit Learn digunakan untuk memanggil fungsi KNN yang akan mengklasifikasikan pola sinyal yang dikirimkan sensor. Library warning digunakan untuk mengabaikan pesan peringatan yang ditampilkan pada terminal. Library Flask berguna untuk membuat server. Dan library csv digunakan untuk menuliskan file log dalam bentuk csv. Variabel array </w:t>
      </w:r>
      <w:r>
        <w:lastRenderedPageBreak/>
        <w:t>MAC sensor digunakan apabila ada data RSSI yang masuk dari sensor, maka akan dicocokkan MAC address sensor dengan elemen pada variabel array kemudian data RSSI akan dimasukkan pada variabel array RSSI sesuai urutan MAC sensor nya.</w:t>
      </w:r>
    </w:p>
    <w:p w14:paraId="56113C4B" w14:textId="77777777" w:rsidR="00064A2E" w:rsidRDefault="00064A2E" w:rsidP="00064A2E">
      <w:pPr>
        <w:pStyle w:val="Heading2"/>
      </w:pPr>
      <w:bookmarkStart w:id="64" w:name="_Toc25999919"/>
      <w:r>
        <w:t>Perancangan Skenario Pengujian</w:t>
      </w:r>
      <w:bookmarkEnd w:id="64"/>
    </w:p>
    <w:p w14:paraId="6E42E628" w14:textId="77777777" w:rsidR="00064A2E" w:rsidRDefault="00064A2E" w:rsidP="00064A2E">
      <w:pPr>
        <w:pStyle w:val="BodyText"/>
        <w:ind w:firstLine="426"/>
      </w:pPr>
      <w:r>
        <w:t xml:space="preserve">Perancangan skenario pengujian dilakukan untuk menghitung kesalahan klasifikasi pelacakan. Setelah itu diperoleh akurasi kesalahan pelacakan secara umum dan juga akurasi kesalahan per-sub lokasi dalam ruangan sehingga diketahui pada sub-lokasi manakah pada tiap ruangan yang memiliki akurasi kesalahan pelacakan paling tinggi. Pengujian ini dilakukan untuk mengetahui akurasi pelacakan sistem yang telah dibuat. Langkah yang dilakukan sama dengan pelacakan secara </w:t>
      </w:r>
      <w:r w:rsidRPr="00315E9B">
        <w:rPr>
          <w:i/>
        </w:rPr>
        <w:t>real-time</w:t>
      </w:r>
      <w:r>
        <w:t xml:space="preserve"> hanya ada beberapa konfigurasi tambahan pada server. Konfigurasi yang dilakukan adalah dengan menambah variabel “true_loc” yang berisi lokasi ruangan sebenarnya dan variabel “sub_loc” yang berisi sub-lokasi pada sebuah ruangan. Variabel “sub_loc” akan digunakan sebagai parameter sub lokasi pada pengujian kedua. Kedua variabel ini akan diinisialisasi dengan cara mengirim paket JSON berisikan nama ruangan sebenarnya dan nama sub lokasi perangkat berada dengan bantuan sebuah perangkat lunak Postman. Perangkat Lunak Postman akan mengirimkan paket JSON setiap perangkat iTAG berpindah posisi dari satu sub lokasi ke sub lokasi yang lain, atau dari satu ruangan ke ruangan yang lain dan nilai pada variabel JSON tersebut akan berubah sesuai dengan nama ruangan dan nama sub lokasi perangkat iTAG. Kemudian ditambahkan juga variabel ”compatibility” yang mana nilainya adalah boolean. Apabila hasil klasifikasi ruangan dan variabel “true_loc” bernilai sama, atau hasil klasifikasi menghasilkan nama ruangan yang benar maka “compatibility” bernilai “Match”. Sebaliknya, jika hasil klasifikasi tidak sama dengan variabel “true_loc” maka variabel “compatibility” bernilai “Mismatch” Pada Tabel 4.10 akan dijabarkan mengenai konfigurasi yang akan dilakukan pada server.</w:t>
      </w:r>
    </w:p>
    <w:p w14:paraId="1784865E" w14:textId="6415C5BC" w:rsidR="00064A2E" w:rsidRDefault="00064A2E" w:rsidP="00064A2E">
      <w:pPr>
        <w:pStyle w:val="Caption"/>
      </w:pPr>
      <w:r>
        <w:t xml:space="preserve">Tabel </w:t>
      </w:r>
      <w:r w:rsidR="00951930">
        <w:fldChar w:fldCharType="begin"/>
      </w:r>
      <w:r w:rsidR="00951930">
        <w:instrText xml:space="preserve"> STYLEREF 1 \s </w:instrText>
      </w:r>
      <w:r w:rsidR="00951930">
        <w:fldChar w:fldCharType="separate"/>
      </w:r>
      <w:r w:rsidR="00951930">
        <w:rPr>
          <w:noProof/>
        </w:rPr>
        <w:t>4</w:t>
      </w:r>
      <w:r w:rsidR="00951930">
        <w:fldChar w:fldCharType="end"/>
      </w:r>
      <w:r w:rsidR="00951930">
        <w:t>.</w:t>
      </w:r>
      <w:r w:rsidR="00951930">
        <w:fldChar w:fldCharType="begin"/>
      </w:r>
      <w:r w:rsidR="00951930">
        <w:instrText xml:space="preserve"> SEQ Tabel \* ARABIC \s 1 </w:instrText>
      </w:r>
      <w:r w:rsidR="00951930">
        <w:fldChar w:fldCharType="separate"/>
      </w:r>
      <w:r w:rsidR="00951930">
        <w:rPr>
          <w:noProof/>
        </w:rPr>
        <w:t>10</w:t>
      </w:r>
      <w:r w:rsidR="00951930">
        <w:fldChar w:fldCharType="end"/>
      </w:r>
      <w:r>
        <w:t xml:space="preserve"> Konfigurasi server pengujian</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10DBF63A"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223851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37B66F85"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6CE10DD1"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3FC8F3B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6181C6BE"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AB23F4A"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3332D2AD"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4B56D40C"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1B3993A9"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0AE28361"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ED6D092"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020C2A97"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7CA8327"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1F162DAA"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30E2899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7DC5D7A5"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9EEDB11"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15C0BAE0"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11A507"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8F4E120"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56D4B76"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3CF4C89B"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2572E67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1DCDF1A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0BD4C93"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792F44E4"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1BF424FD"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43FFA650" w14:textId="77777777" w:rsidR="00064A2E"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419C316A" w14:textId="77777777" w:rsidR="00064A2E" w:rsidRDefault="00064A2E" w:rsidP="00732C3F">
            <w:pPr>
              <w:pStyle w:val="BodyTextFirstIndent"/>
              <w:ind w:firstLine="0"/>
              <w:rPr>
                <w:sz w:val="20"/>
                <w:szCs w:val="20"/>
              </w:rPr>
            </w:pPr>
            <w:r>
              <w:rPr>
                <w:sz w:val="20"/>
                <w:szCs w:val="20"/>
              </w:rPr>
              <w:t>Var true_loc</w:t>
            </w:r>
          </w:p>
        </w:tc>
        <w:tc>
          <w:tcPr>
            <w:tcW w:w="5528" w:type="dxa"/>
            <w:tcBorders>
              <w:top w:val="single" w:sz="4" w:space="0" w:color="000000"/>
              <w:left w:val="single" w:sz="4" w:space="0" w:color="000000"/>
              <w:bottom w:val="single" w:sz="4" w:space="0" w:color="000000"/>
              <w:right w:val="single" w:sz="4" w:space="0" w:color="000000"/>
            </w:tcBorders>
          </w:tcPr>
          <w:p w14:paraId="20208DFF" w14:textId="77777777" w:rsidR="00064A2E" w:rsidRDefault="00064A2E" w:rsidP="00732C3F">
            <w:pPr>
              <w:pStyle w:val="BodyTextFirstIndent"/>
              <w:ind w:firstLine="0"/>
              <w:rPr>
                <w:sz w:val="20"/>
                <w:szCs w:val="20"/>
              </w:rPr>
            </w:pPr>
            <w:r>
              <w:rPr>
                <w:sz w:val="20"/>
                <w:szCs w:val="20"/>
              </w:rPr>
              <w:t xml:space="preserve">Berisi nama ruangan perangkat sebenarnya </w:t>
            </w:r>
          </w:p>
        </w:tc>
      </w:tr>
      <w:tr w:rsidR="00064A2E" w:rsidRPr="0039787D" w14:paraId="7C9ABA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03BBDFA"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0EF3DEEA" w14:textId="77777777" w:rsidR="00064A2E" w:rsidRDefault="00064A2E" w:rsidP="00732C3F">
            <w:pPr>
              <w:pStyle w:val="BodyTextFirstIndent"/>
              <w:ind w:firstLine="0"/>
              <w:rPr>
                <w:sz w:val="20"/>
                <w:szCs w:val="20"/>
              </w:rPr>
            </w:pPr>
            <w:r>
              <w:rPr>
                <w:sz w:val="20"/>
                <w:szCs w:val="20"/>
              </w:rPr>
              <w:t>Var sub_loc</w:t>
            </w:r>
          </w:p>
        </w:tc>
        <w:tc>
          <w:tcPr>
            <w:tcW w:w="5528" w:type="dxa"/>
            <w:tcBorders>
              <w:top w:val="single" w:sz="4" w:space="0" w:color="000000"/>
              <w:left w:val="single" w:sz="4" w:space="0" w:color="000000"/>
              <w:bottom w:val="single" w:sz="4" w:space="0" w:color="000000"/>
              <w:right w:val="single" w:sz="4" w:space="0" w:color="000000"/>
            </w:tcBorders>
          </w:tcPr>
          <w:p w14:paraId="3CBB683D" w14:textId="77777777" w:rsidR="00064A2E" w:rsidRDefault="00064A2E" w:rsidP="00732C3F">
            <w:pPr>
              <w:pStyle w:val="BodyTextFirstIndent"/>
              <w:ind w:firstLine="0"/>
              <w:rPr>
                <w:sz w:val="20"/>
                <w:szCs w:val="20"/>
              </w:rPr>
            </w:pPr>
            <w:r>
              <w:rPr>
                <w:sz w:val="20"/>
                <w:szCs w:val="20"/>
              </w:rPr>
              <w:t>Berisi nama sub lokasi perangkat</w:t>
            </w:r>
          </w:p>
        </w:tc>
      </w:tr>
      <w:tr w:rsidR="00064A2E" w:rsidRPr="0039787D" w14:paraId="712927A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7037ABC" w14:textId="77777777" w:rsidR="00064A2E" w:rsidRPr="00593292" w:rsidRDefault="00064A2E" w:rsidP="00732C3F">
            <w:pPr>
              <w:pStyle w:val="BodyTextFirstIndent"/>
              <w:ind w:firstLine="0"/>
              <w:rPr>
                <w:sz w:val="20"/>
                <w:szCs w:val="20"/>
              </w:rPr>
            </w:pPr>
            <w:r>
              <w:rPr>
                <w:sz w:val="20"/>
                <w:szCs w:val="20"/>
              </w:rPr>
              <w:lastRenderedPageBreak/>
              <w:t>6</w:t>
            </w:r>
          </w:p>
        </w:tc>
        <w:tc>
          <w:tcPr>
            <w:tcW w:w="2162" w:type="dxa"/>
            <w:tcBorders>
              <w:top w:val="single" w:sz="4" w:space="0" w:color="000000"/>
              <w:left w:val="single" w:sz="4" w:space="0" w:color="000000"/>
              <w:bottom w:val="single" w:sz="4" w:space="0" w:color="000000"/>
              <w:right w:val="single" w:sz="4" w:space="0" w:color="000000"/>
            </w:tcBorders>
          </w:tcPr>
          <w:p w14:paraId="3B885271"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77CF9236"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5958C20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2E37CF3" w14:textId="77777777" w:rsidR="00064A2E" w:rsidRDefault="00064A2E" w:rsidP="00732C3F">
            <w:pPr>
              <w:pStyle w:val="BodyTextFirstIndent"/>
              <w:ind w:firstLine="0"/>
              <w:rPr>
                <w:sz w:val="20"/>
                <w:szCs w:val="20"/>
              </w:rPr>
            </w:pPr>
            <w:r>
              <w:rPr>
                <w:sz w:val="20"/>
                <w:szCs w:val="20"/>
              </w:rPr>
              <w:t>7</w:t>
            </w:r>
          </w:p>
        </w:tc>
        <w:tc>
          <w:tcPr>
            <w:tcW w:w="2162" w:type="dxa"/>
            <w:tcBorders>
              <w:top w:val="single" w:sz="4" w:space="0" w:color="000000"/>
              <w:left w:val="single" w:sz="4" w:space="0" w:color="000000"/>
              <w:bottom w:val="single" w:sz="4" w:space="0" w:color="000000"/>
              <w:right w:val="single" w:sz="4" w:space="0" w:color="000000"/>
            </w:tcBorders>
          </w:tcPr>
          <w:p w14:paraId="7C3D482C"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5606AE47" w14:textId="77777777" w:rsidR="00064A2E" w:rsidRPr="00EB7802" w:rsidRDefault="00064A2E" w:rsidP="00732C3F">
            <w:pPr>
              <w:pStyle w:val="BodyTextFirstIndent"/>
              <w:ind w:firstLine="0"/>
              <w:rPr>
                <w:sz w:val="20"/>
                <w:szCs w:val="20"/>
              </w:rPr>
            </w:pPr>
            <w:r w:rsidRPr="00767FC0">
              <w:rPr>
                <w:sz w:val="20"/>
                <w:szCs w:val="20"/>
              </w:rPr>
              <w:t>real_time_result</w:t>
            </w:r>
            <w:r>
              <w:rPr>
                <w:sz w:val="20"/>
                <w:szCs w:val="20"/>
              </w:rPr>
              <w:t>_2</w:t>
            </w:r>
            <w:r w:rsidRPr="00767FC0">
              <w:rPr>
                <w:sz w:val="20"/>
                <w:szCs w:val="20"/>
              </w:rPr>
              <w:t>.csv</w:t>
            </w:r>
          </w:p>
        </w:tc>
      </w:tr>
    </w:tbl>
    <w:p w14:paraId="3D1806B1" w14:textId="77777777" w:rsidR="00064A2E" w:rsidRDefault="00064A2E" w:rsidP="00064A2E">
      <w:pPr>
        <w:pStyle w:val="BodyText"/>
        <w:ind w:firstLine="426"/>
      </w:pPr>
    </w:p>
    <w:p w14:paraId="5DC59C13" w14:textId="77777777" w:rsidR="00064A2E" w:rsidRDefault="00064A2E" w:rsidP="00064A2E">
      <w:pPr>
        <w:pStyle w:val="BodyText"/>
        <w:ind w:firstLine="426"/>
      </w:pPr>
      <w:r>
        <w:t>Pada Gambar 4.4 ini, merupakan pembagian sub lokasi dari masing-masing ruangan.</w:t>
      </w:r>
    </w:p>
    <w:p w14:paraId="010174B3" w14:textId="77777777" w:rsidR="00064A2E" w:rsidRDefault="00064A2E" w:rsidP="00064A2E">
      <w:pPr>
        <w:pStyle w:val="BodyText"/>
        <w:keepNext/>
        <w:ind w:firstLine="426"/>
        <w:jc w:val="center"/>
      </w:pPr>
      <w:r w:rsidRPr="00CD2959">
        <w:rPr>
          <w:noProof/>
          <w:lang w:val="en-US"/>
        </w:rPr>
        <w:drawing>
          <wp:inline distT="0" distB="0" distL="0" distR="0" wp14:anchorId="13AD8212" wp14:editId="0263B766">
            <wp:extent cx="3781425" cy="4623022"/>
            <wp:effectExtent l="0" t="0" r="0" b="6350"/>
            <wp:docPr id="4" name="Picture 4" descr="D:\DATA KULIAH\SEMESTER VIII\SKRIPSI!!!\GAMBAR\Denah pembagian sub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GAMBAR\Denah pembagian sub ruangan.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85398" cy="4627879"/>
                    </a:xfrm>
                    <a:prstGeom prst="rect">
                      <a:avLst/>
                    </a:prstGeom>
                    <a:noFill/>
                    <a:ln>
                      <a:noFill/>
                    </a:ln>
                  </pic:spPr>
                </pic:pic>
              </a:graphicData>
            </a:graphic>
          </wp:inline>
        </w:drawing>
      </w:r>
    </w:p>
    <w:p w14:paraId="2FE6AACE" w14:textId="336DF54F" w:rsidR="00064A2E" w:rsidRDefault="00064A2E" w:rsidP="00064A2E">
      <w:pPr>
        <w:pStyle w:val="Caption"/>
      </w:pPr>
      <w:r>
        <w:t xml:space="preserve">Gambar </w:t>
      </w:r>
      <w:r w:rsidR="004B0C99">
        <w:fldChar w:fldCharType="begin"/>
      </w:r>
      <w:r w:rsidR="004B0C99">
        <w:instrText xml:space="preserve"> STYLEREF 1 \s </w:instrText>
      </w:r>
      <w:r w:rsidR="004B0C99">
        <w:fldChar w:fldCharType="separate"/>
      </w:r>
      <w:r w:rsidR="00626720">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4</w:t>
      </w:r>
      <w:r w:rsidR="004B0C99">
        <w:fldChar w:fldCharType="end"/>
      </w:r>
      <w:r>
        <w:t xml:space="preserve"> Denah pembagian sub lokasi ruangan</w:t>
      </w:r>
    </w:p>
    <w:p w14:paraId="3F336805" w14:textId="77777777" w:rsidR="00064A2E" w:rsidRDefault="00064A2E" w:rsidP="00064A2E">
      <w:pPr>
        <w:pStyle w:val="BodyText"/>
        <w:ind w:firstLine="426"/>
      </w:pPr>
      <w:r>
        <w:t xml:space="preserve">Selanjutnya, server dan sensor dinyalakan. Perangkat iTAG ditempatkan pada sub lokasi dalam ruangan masing-masing selama kurang lebih 25 detik. Kemudian server akan menampilkan hasil pelacakan secara </w:t>
      </w:r>
      <w:r>
        <w:rPr>
          <w:i/>
        </w:rPr>
        <w:t>real-</w:t>
      </w:r>
      <w:r w:rsidRPr="0030598E">
        <w:t>time</w:t>
      </w:r>
      <w:r>
        <w:t xml:space="preserve"> dan </w:t>
      </w:r>
      <w:r w:rsidRPr="0030598E">
        <w:t>mencatat</w:t>
      </w:r>
      <w:r>
        <w:t xml:space="preserve"> hasil pelacakan, waktu pelacakan, lokasi sebenarnya, sub lokasi, dan hasil perbandingan lokasi sebenarnya dan hasil pelacakan (variabel “compatibility”). </w:t>
      </w:r>
    </w:p>
    <w:p w14:paraId="322A5C39" w14:textId="77777777" w:rsidR="00064A2E" w:rsidRDefault="00064A2E" w:rsidP="00064A2E">
      <w:pPr>
        <w:pStyle w:val="BodyText"/>
        <w:ind w:firstLine="426"/>
      </w:pPr>
    </w:p>
    <w:p w14:paraId="1E20D51E" w14:textId="77777777" w:rsidR="00064A2E" w:rsidRDefault="00064A2E" w:rsidP="00064A2E">
      <w:pPr>
        <w:pStyle w:val="BodyText"/>
        <w:ind w:firstLine="426"/>
      </w:pPr>
    </w:p>
    <w:p w14:paraId="6C9CB4A4" w14:textId="77777777" w:rsidR="00064A2E" w:rsidRDefault="00064A2E" w:rsidP="00064A2E">
      <w:pPr>
        <w:pStyle w:val="BodyText"/>
        <w:ind w:firstLine="426"/>
      </w:pPr>
    </w:p>
    <w:p w14:paraId="52CAE220" w14:textId="77777777" w:rsidR="00064A2E" w:rsidRDefault="00064A2E" w:rsidP="00064A2E">
      <w:pPr>
        <w:pStyle w:val="BodyText"/>
        <w:ind w:firstLine="426"/>
      </w:pPr>
    </w:p>
    <w:p w14:paraId="4C51CADA" w14:textId="77777777" w:rsidR="00064A2E" w:rsidRDefault="00064A2E" w:rsidP="00064A2E">
      <w:pPr>
        <w:pStyle w:val="BodyText"/>
        <w:ind w:firstLine="426"/>
      </w:pPr>
    </w:p>
    <w:p w14:paraId="78DFF63E" w14:textId="77777777" w:rsidR="00064A2E" w:rsidRDefault="00064A2E" w:rsidP="00064A2E">
      <w:pPr>
        <w:pStyle w:val="BodyText"/>
        <w:ind w:firstLine="426"/>
      </w:pPr>
      <w:r>
        <w:lastRenderedPageBreak/>
        <w:t xml:space="preserve">Setelah pengumpulan data masing-masing ruangan dan sub lokasi, selanjutnya adalah mengkonfigurasi server untuk memproses data hasil pelacakan dan menghitung akurasinya secara umum. Konfigurasi yang dilakukan adalah dengan memanggil fungsi pada Library Scikit Learn yakni </w:t>
      </w:r>
      <w:r>
        <w:rPr>
          <w:i/>
        </w:rPr>
        <w:t xml:space="preserve">accuracy score </w:t>
      </w:r>
      <w:r>
        <w:t xml:space="preserve">dan </w:t>
      </w:r>
      <w:r>
        <w:rPr>
          <w:i/>
        </w:rPr>
        <w:t>classification_report</w:t>
      </w:r>
      <w:r>
        <w:t xml:space="preserve">. Fungsi </w:t>
      </w:r>
      <w:r>
        <w:rPr>
          <w:i/>
        </w:rPr>
        <w:t>accuracy</w:t>
      </w:r>
      <w:r>
        <w:rPr>
          <w:i/>
        </w:rPr>
        <w:softHyphen/>
        <w:t>_score</w:t>
      </w:r>
      <w:r>
        <w:t xml:space="preserve"> digunakan untuk menghitung skor akurasi dari pelacakan dengan memasukkan nilai lokasi sebenarnya dan lokasi hasil pelacakan. Fungsi </w:t>
      </w:r>
      <w:r>
        <w:rPr>
          <w:i/>
        </w:rPr>
        <w:t>classification_report</w:t>
      </w:r>
      <w:r>
        <w:t xml:space="preserve"> digunakan untuk memberikan laporan tentang hasil klasifikasi meliputi skor-f1, indeks presisi tiap ruangan dan lain sebagainya. Hasil dari pengujian ini akan ditampilkan pada layar.</w:t>
      </w:r>
    </w:p>
    <w:p w14:paraId="036BF115" w14:textId="42F69BB0" w:rsidR="0030598E" w:rsidRPr="00CD2959" w:rsidRDefault="00064A2E" w:rsidP="00064A2E">
      <w:pPr>
        <w:pStyle w:val="BodyText"/>
        <w:ind w:firstLine="426"/>
      </w:pPr>
      <w:r>
        <w:t>Selanjutnya adalah mengkonfigurasi server untuk menentukan akurasi kesalahan pada tiap sub lokasi masing-masing ruangan. Langkah pertama adalah mengelompokkan data pada file log hasil pelacakan yang telah dilakukan diatas menjadi 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dengan total data hasil pelacakan pada tiap sub lokasi dikali 100. Sehingga akan muncul akurasi kesalahan tiap sub lokasi dalam ruangan.</w:t>
      </w:r>
    </w:p>
    <w:p w14:paraId="54E1E53D" w14:textId="287AAB44" w:rsidR="00E43E43" w:rsidRDefault="00E43E43" w:rsidP="00692B49">
      <w:pPr>
        <w:pStyle w:val="Heading1"/>
        <w:rPr>
          <w:lang w:val="en-US"/>
        </w:rPr>
      </w:pPr>
      <w:bookmarkStart w:id="65" w:name="_Toc25999920"/>
      <w:r>
        <w:rPr>
          <w:lang w:val="en-US"/>
        </w:rPr>
        <w:lastRenderedPageBreak/>
        <w:t>PEMBAHASAN</w:t>
      </w:r>
      <w:bookmarkEnd w:id="65"/>
    </w:p>
    <w:bookmarkEnd w:id="22"/>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66" w:name="_Toc25999921"/>
      <w:r>
        <w:rPr>
          <w:lang w:val="en-US"/>
        </w:rPr>
        <w:t>Subbab</w:t>
      </w:r>
      <w:r w:rsidR="00692B49">
        <w:rPr>
          <w:lang w:val="en-US"/>
        </w:rPr>
        <w:t xml:space="preserve"> </w:t>
      </w:r>
      <w:r>
        <w:rPr>
          <w:lang w:val="en-US"/>
        </w:rPr>
        <w:t>Lima Satu</w:t>
      </w:r>
      <w:bookmarkEnd w:id="66"/>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67" w:name="_Toc25999922"/>
      <w:r>
        <w:rPr>
          <w:lang w:val="en-US"/>
        </w:rPr>
        <w:t>Subbab</w:t>
      </w:r>
      <w:r w:rsidR="00692B49">
        <w:rPr>
          <w:lang w:val="en-US"/>
        </w:rPr>
        <w:t xml:space="preserve"> </w:t>
      </w:r>
      <w:r w:rsidR="0073645E">
        <w:rPr>
          <w:lang w:val="en-US"/>
        </w:rPr>
        <w:t>Lima Satu Satu</w:t>
      </w:r>
      <w:bookmarkEnd w:id="67"/>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proofErr w:type="gramStart"/>
      <w:r w:rsidRPr="00DF67A9">
        <w:t>penjelasan</w:t>
      </w:r>
      <w:proofErr w:type="gramEnd"/>
      <w:r w:rsidRPr="00DF67A9">
        <w:t xml:space="preserve">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68" w:name="_Toc25999923"/>
      <w:r>
        <w:rPr>
          <w:lang w:val="en-US"/>
        </w:rPr>
        <w:t>Subbab</w:t>
      </w:r>
      <w:r w:rsidR="00692B49">
        <w:rPr>
          <w:lang w:val="en-US"/>
        </w:rPr>
        <w:t xml:space="preserve"> </w:t>
      </w:r>
      <w:r w:rsidR="0073645E">
        <w:rPr>
          <w:lang w:val="en-US"/>
        </w:rPr>
        <w:t>Lima Satu Dua</w:t>
      </w:r>
      <w:bookmarkEnd w:id="68"/>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69" w:name="_Toc25999924"/>
      <w:r>
        <w:rPr>
          <w:lang w:val="en-US"/>
        </w:rPr>
        <w:t>Subbab</w:t>
      </w:r>
      <w:r w:rsidR="00692B49">
        <w:rPr>
          <w:lang w:val="en-US"/>
        </w:rPr>
        <w:t xml:space="preserve"> </w:t>
      </w:r>
      <w:r w:rsidR="0073645E">
        <w:rPr>
          <w:lang w:val="en-US"/>
        </w:rPr>
        <w:t>Lima Dua</w:t>
      </w:r>
      <w:bookmarkEnd w:id="69"/>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70" w:name="_Toc25999925"/>
      <w:r>
        <w:rPr>
          <w:lang w:val="en-US"/>
        </w:rPr>
        <w:t>Subbab</w:t>
      </w:r>
      <w:r w:rsidR="00692B49">
        <w:rPr>
          <w:lang w:val="en-US"/>
        </w:rPr>
        <w:t xml:space="preserve"> </w:t>
      </w:r>
      <w:r w:rsidR="0073645E">
        <w:rPr>
          <w:lang w:val="en-US"/>
        </w:rPr>
        <w:t>Lima Dua Satu</w:t>
      </w:r>
      <w:bookmarkEnd w:id="70"/>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w:t>
      </w:r>
      <w:proofErr w:type="gramStart"/>
      <w:r>
        <w:rPr>
          <w:lang w:val="en-US"/>
        </w:rPr>
        <w:t>cara</w:t>
      </w:r>
      <w:proofErr w:type="gramEnd"/>
      <w:r>
        <w:rPr>
          <w:lang w:val="en-US"/>
        </w:rPr>
        <w:t xml:space="preserve">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71" w:name="_Toc25999926"/>
      <w:r>
        <w:rPr>
          <w:lang w:val="en-US"/>
        </w:rPr>
        <w:t>Subbab</w:t>
      </w:r>
      <w:r w:rsidR="00692B49">
        <w:rPr>
          <w:lang w:val="en-US"/>
        </w:rPr>
        <w:t xml:space="preserve"> </w:t>
      </w:r>
      <w:r w:rsidR="0073645E">
        <w:rPr>
          <w:lang w:val="en-US"/>
        </w:rPr>
        <w:t>Lima Dua Dua</w:t>
      </w:r>
      <w:bookmarkEnd w:id="71"/>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w:t>
      </w:r>
      <w:proofErr w:type="gramStart"/>
      <w:r>
        <w:rPr>
          <w:lang w:val="en-US"/>
        </w:rPr>
        <w:t>bab</w:t>
      </w:r>
      <w:proofErr w:type="gramEnd"/>
      <w:r>
        <w:rPr>
          <w:lang w:val="en-US"/>
        </w:rPr>
        <w:t xml:space="preserve"> untuk hasil dan pembahasan sebaiknya disesuaikan karakter penelitian masing-masing. Judul </w:t>
      </w:r>
      <w:proofErr w:type="gramStart"/>
      <w:r>
        <w:rPr>
          <w:lang w:val="en-US"/>
        </w:rPr>
        <w:t>bab</w:t>
      </w:r>
      <w:proofErr w:type="gramEnd"/>
      <w:r>
        <w:rPr>
          <w:lang w:val="en-US"/>
        </w:rPr>
        <w:t xml:space="preserve">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72" w:name="_Toc25999927"/>
      <w:r>
        <w:rPr>
          <w:lang w:val="en-US"/>
        </w:rPr>
        <w:t>Subbab</w:t>
      </w:r>
      <w:r w:rsidR="00D4584D">
        <w:rPr>
          <w:lang w:val="en-US"/>
        </w:rPr>
        <w:t xml:space="preserve"> </w:t>
      </w:r>
      <w:r>
        <w:rPr>
          <w:lang w:val="en-US"/>
        </w:rPr>
        <w:t>Lima Tiga</w:t>
      </w:r>
      <w:bookmarkEnd w:id="72"/>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73" w:name="_Toc25999928"/>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73"/>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w:t>
      </w:r>
      <w:proofErr w:type="gramStart"/>
      <w:r>
        <w:rPr>
          <w:lang w:val="en-US"/>
        </w:rPr>
        <w:t>bab</w:t>
      </w:r>
      <w:proofErr w:type="gramEnd"/>
      <w:r>
        <w:rPr>
          <w:lang w:val="en-US"/>
        </w:rPr>
        <w:t xml:space="preserve">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74" w:name="_Toc25999929"/>
      <w:r>
        <w:rPr>
          <w:lang w:val="en-US"/>
        </w:rPr>
        <w:t xml:space="preserve">Contoh </w:t>
      </w:r>
      <w:r w:rsidR="0073645E">
        <w:rPr>
          <w:lang w:val="en-US"/>
        </w:rPr>
        <w:t>Struktur Penelitian Nonimplementatif Eksperimental</w:t>
      </w:r>
      <w:bookmarkEnd w:id="74"/>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w:t>
      </w:r>
      <w:proofErr w:type="gramStart"/>
      <w:r>
        <w:rPr>
          <w:lang w:val="en-US"/>
        </w:rPr>
        <w:t>bab</w:t>
      </w:r>
      <w:proofErr w:type="gramEnd"/>
      <w:r>
        <w:rPr>
          <w:lang w:val="en-US"/>
        </w:rPr>
        <w:t xml:space="preserve">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75" w:name="_Toc402485277"/>
      <w:bookmarkStart w:id="76" w:name="_Toc25999930"/>
      <w:r>
        <w:rPr>
          <w:lang w:val="en-US"/>
        </w:rPr>
        <w:lastRenderedPageBreak/>
        <w:t>Penutup</w:t>
      </w:r>
      <w:bookmarkEnd w:id="75"/>
      <w:bookmarkEnd w:id="76"/>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77" w:name="_Toc25999931"/>
      <w:r>
        <w:t>Kesimpulan</w:t>
      </w:r>
      <w:bookmarkEnd w:id="77"/>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78" w:name="_Toc25999932"/>
      <w:r>
        <w:t>Saran</w:t>
      </w:r>
      <w:bookmarkEnd w:id="78"/>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79" w:name="_Toc25999933"/>
      <w:bookmarkStart w:id="80" w:name="_Toc402485282"/>
      <w:r>
        <w:rPr>
          <w:caps w:val="0"/>
        </w:rPr>
        <w:lastRenderedPageBreak/>
        <w:t>DAFTAR REFERENSI</w:t>
      </w:r>
      <w:bookmarkEnd w:id="79"/>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81" w:name="_Toc496081034"/>
      <w:bookmarkStart w:id="82" w:name="_Toc25999934"/>
      <w:r>
        <w:rPr>
          <w:caps w:val="0"/>
          <w:lang w:val="en-US"/>
        </w:rPr>
        <w:lastRenderedPageBreak/>
        <w:t>PERSYARATAN FISIK DAN TATA LETAK</w:t>
      </w:r>
      <w:bookmarkEnd w:id="81"/>
      <w:bookmarkEnd w:id="82"/>
    </w:p>
    <w:p w14:paraId="268403B7" w14:textId="77777777" w:rsidR="00A26D21" w:rsidRDefault="00A26D21" w:rsidP="00D4584D">
      <w:pPr>
        <w:pStyle w:val="AppendixHeading2"/>
        <w:rPr>
          <w:lang w:val="en-US"/>
        </w:rPr>
      </w:pPr>
      <w:bookmarkStart w:id="83" w:name="_Toc402485283"/>
      <w:bookmarkStart w:id="84" w:name="_Toc496081035"/>
      <w:bookmarkStart w:id="85" w:name="_Toc25999935"/>
      <w:bookmarkEnd w:id="80"/>
      <w:r>
        <w:rPr>
          <w:lang w:val="en-US"/>
        </w:rPr>
        <w:t>Kertas</w:t>
      </w:r>
      <w:bookmarkEnd w:id="83"/>
      <w:bookmarkEnd w:id="84"/>
      <w:bookmarkEnd w:id="85"/>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86" w:name="_Toc402485284"/>
      <w:bookmarkStart w:id="87" w:name="_Toc496081036"/>
      <w:bookmarkStart w:id="88" w:name="_Toc25999936"/>
      <w:r>
        <w:rPr>
          <w:lang w:val="en-US"/>
        </w:rPr>
        <w:t>Margin</w:t>
      </w:r>
      <w:bookmarkEnd w:id="86"/>
      <w:bookmarkEnd w:id="87"/>
      <w:bookmarkEnd w:id="88"/>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89" w:name="_Toc402485285"/>
      <w:bookmarkStart w:id="90" w:name="_Toc496081037"/>
      <w:bookmarkStart w:id="91" w:name="_Toc25999937"/>
      <w:r>
        <w:rPr>
          <w:lang w:val="en-US"/>
        </w:rPr>
        <w:t xml:space="preserve">Jenis dan </w:t>
      </w:r>
      <w:r w:rsidR="00CF5150">
        <w:rPr>
          <w:lang w:val="en-US"/>
        </w:rPr>
        <w:t>Ukuran Huruf</w:t>
      </w:r>
      <w:bookmarkEnd w:id="89"/>
      <w:bookmarkEnd w:id="90"/>
      <w:bookmarkEnd w:id="91"/>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92" w:name="_Toc402485286"/>
      <w:bookmarkStart w:id="93" w:name="_Toc496081038"/>
      <w:bookmarkStart w:id="94" w:name="_Toc25999938"/>
      <w:r>
        <w:rPr>
          <w:lang w:val="en-US"/>
        </w:rPr>
        <w:t>Spasi</w:t>
      </w:r>
      <w:bookmarkEnd w:id="92"/>
      <w:bookmarkEnd w:id="93"/>
      <w:bookmarkEnd w:id="94"/>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95" w:name="_Toc402485287"/>
      <w:bookmarkStart w:id="96" w:name="_Toc496081039"/>
      <w:bookmarkStart w:id="97" w:name="_Toc2599993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95"/>
      <w:bookmarkEnd w:id="96"/>
      <w:bookmarkEnd w:id="97"/>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98" w:name="_Toc402485288"/>
      <w:bookmarkStart w:id="99" w:name="_Toc496081040"/>
      <w:bookmarkStart w:id="100" w:name="_Toc25999940"/>
      <w:r>
        <w:rPr>
          <w:lang w:val="en-US"/>
        </w:rPr>
        <w:t>Nomor</w:t>
      </w:r>
      <w:r w:rsidR="00A26D21">
        <w:rPr>
          <w:lang w:val="en-US"/>
        </w:rPr>
        <w:t xml:space="preserve"> </w:t>
      </w:r>
      <w:r w:rsidR="00CF5150">
        <w:rPr>
          <w:lang w:val="en-US"/>
        </w:rPr>
        <w:t>Halaman</w:t>
      </w:r>
      <w:bookmarkEnd w:id="98"/>
      <w:bookmarkEnd w:id="99"/>
      <w:bookmarkEnd w:id="100"/>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01" w:name="_Toc496081041"/>
      <w:bookmarkStart w:id="102" w:name="_Toc25999941"/>
      <w:r>
        <w:rPr>
          <w:lang w:val="en-US"/>
        </w:rPr>
        <w:lastRenderedPageBreak/>
        <w:t>PENGGUNAAN BAHASA</w:t>
      </w:r>
      <w:bookmarkEnd w:id="101"/>
      <w:bookmarkEnd w:id="102"/>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w:t>
      </w:r>
      <w:proofErr w:type="gramStart"/>
      <w:r>
        <w:rPr>
          <w:lang w:val="en-US"/>
        </w:rPr>
        <w:t>baku</w:t>
      </w:r>
      <w:proofErr w:type="gramEnd"/>
      <w:r>
        <w:rPr>
          <w:lang w:val="en-US"/>
        </w:rPr>
        <w:t xml:space="preserve">,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18"/>
      <w:pgSz w:w="11906" w:h="16838"/>
      <w:pgMar w:top="1701" w:right="1701" w:bottom="1701" w:left="2268"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F90BE0" w16cid:durableId="218B912C"/>
  <w16cid:commentId w16cid:paraId="0BCDE325" w16cid:durableId="218B9393"/>
  <w16cid:commentId w16cid:paraId="334F79F4" w16cid:durableId="218B936A"/>
  <w16cid:commentId w16cid:paraId="6C99747F" w16cid:durableId="218FB4FE"/>
  <w16cid:commentId w16cid:paraId="66CFF2CB" w16cid:durableId="218FB56C"/>
  <w16cid:commentId w16cid:paraId="701585C1" w16cid:durableId="218FB562"/>
  <w16cid:commentId w16cid:paraId="630BFD48" w16cid:durableId="218FB592"/>
  <w16cid:commentId w16cid:paraId="5222BA05" w16cid:durableId="218FB5C2"/>
  <w16cid:commentId w16cid:paraId="31A905EB" w16cid:durableId="218FB5DE"/>
  <w16cid:commentId w16cid:paraId="3E3E6863" w16cid:durableId="218FB6B2"/>
  <w16cid:commentId w16cid:paraId="014FC6EA" w16cid:durableId="218FB805"/>
  <w16cid:commentId w16cid:paraId="04FC5141" w16cid:durableId="218FB89B"/>
  <w16cid:commentId w16cid:paraId="56F1B76E" w16cid:durableId="218FB8FB"/>
  <w16cid:commentId w16cid:paraId="18410BBB" w16cid:durableId="218FBA43"/>
  <w16cid:commentId w16cid:paraId="684FF587" w16cid:durableId="218FBA58"/>
  <w16cid:commentId w16cid:paraId="27CD4476" w16cid:durableId="218FBA6C"/>
  <w16cid:commentId w16cid:paraId="60701BD8" w16cid:durableId="218FBA7B"/>
  <w16cid:commentId w16cid:paraId="0BF83CA9" w16cid:durableId="218B97D1"/>
  <w16cid:commentId w16cid:paraId="296BC1BD" w16cid:durableId="218B9817"/>
  <w16cid:commentId w16cid:paraId="5C17EAB8" w16cid:durableId="218B9880"/>
  <w16cid:commentId w16cid:paraId="7FAC0191" w16cid:durableId="218FBA96"/>
  <w16cid:commentId w16cid:paraId="75991139" w16cid:durableId="218FB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EBA68C" w14:textId="77777777" w:rsidR="00A5211D" w:rsidRPr="00DD7815" w:rsidRDefault="00A5211D" w:rsidP="00DD7815">
      <w:pPr>
        <w:pStyle w:val="Heading3"/>
        <w:spacing w:before="0" w:after="0"/>
        <w:rPr>
          <w:rFonts w:eastAsia="Calibri" w:cs="Arial"/>
          <w:b w:val="0"/>
          <w:bCs w:val="0"/>
          <w:sz w:val="24"/>
        </w:rPr>
      </w:pPr>
      <w:r>
        <w:separator/>
      </w:r>
    </w:p>
    <w:p w14:paraId="1661239A" w14:textId="77777777" w:rsidR="00A5211D" w:rsidRDefault="00A5211D"/>
  </w:endnote>
  <w:endnote w:type="continuationSeparator" w:id="0">
    <w:p w14:paraId="2C90E91B" w14:textId="77777777" w:rsidR="00A5211D" w:rsidRPr="00DD7815" w:rsidRDefault="00A5211D" w:rsidP="00DD7815">
      <w:pPr>
        <w:pStyle w:val="Heading3"/>
        <w:spacing w:before="0" w:after="0"/>
        <w:rPr>
          <w:rFonts w:eastAsia="Calibri" w:cs="Arial"/>
          <w:b w:val="0"/>
          <w:bCs w:val="0"/>
          <w:sz w:val="24"/>
        </w:rPr>
      </w:pPr>
      <w:r>
        <w:continuationSeparator/>
      </w:r>
    </w:p>
    <w:p w14:paraId="4E4B8387" w14:textId="77777777" w:rsidR="00A5211D" w:rsidRDefault="00A521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A24A4A" w:rsidRDefault="00A24A4A" w:rsidP="00EF55FF">
    <w:pPr>
      <w:pStyle w:val="Footer"/>
      <w:jc w:val="center"/>
    </w:pPr>
    <w:r>
      <w:fldChar w:fldCharType="begin"/>
    </w:r>
    <w:r>
      <w:instrText xml:space="preserve"> PAGE   \* MERGEFORMAT </w:instrText>
    </w:r>
    <w:r>
      <w:fldChar w:fldCharType="separate"/>
    </w:r>
    <w:r w:rsidR="00BC1E0E">
      <w:rPr>
        <w:noProof/>
      </w:rPr>
      <w:t>xii</w:t>
    </w:r>
    <w:r>
      <w:rPr>
        <w:noProof/>
      </w:rPr>
      <w:fldChar w:fldCharType="end"/>
    </w:r>
  </w:p>
  <w:p w14:paraId="6F15B1C6" w14:textId="77777777" w:rsidR="00A24A4A" w:rsidRDefault="00A24A4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A24A4A" w:rsidRDefault="00A24A4A" w:rsidP="00EF55FF">
    <w:pPr>
      <w:pStyle w:val="Footer"/>
      <w:jc w:val="center"/>
    </w:pPr>
    <w:r>
      <w:fldChar w:fldCharType="begin"/>
    </w:r>
    <w:r>
      <w:instrText xml:space="preserve"> PAGE   \* MERGEFORMAT </w:instrText>
    </w:r>
    <w:r>
      <w:fldChar w:fldCharType="separate"/>
    </w:r>
    <w:r w:rsidR="005263D4">
      <w:rPr>
        <w:noProof/>
      </w:rPr>
      <w:t>14</w:t>
    </w:r>
    <w:r>
      <w:rPr>
        <w:noProof/>
      </w:rPr>
      <w:fldChar w:fldCharType="end"/>
    </w:r>
  </w:p>
  <w:p w14:paraId="309D36C8" w14:textId="77777777" w:rsidR="00A24A4A" w:rsidRDefault="00A24A4A">
    <w:pPr>
      <w:pStyle w:val="Footer"/>
    </w:pPr>
  </w:p>
  <w:p w14:paraId="1A4B56DF" w14:textId="77777777" w:rsidR="00A24A4A" w:rsidRDefault="00A24A4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4E430E" w14:textId="77777777" w:rsidR="00A5211D" w:rsidRPr="00DD7815" w:rsidRDefault="00A5211D" w:rsidP="00DD7815">
      <w:pPr>
        <w:pStyle w:val="Heading3"/>
        <w:spacing w:before="0" w:after="0"/>
        <w:rPr>
          <w:rFonts w:eastAsia="Calibri" w:cs="Arial"/>
          <w:b w:val="0"/>
          <w:bCs w:val="0"/>
          <w:sz w:val="24"/>
        </w:rPr>
      </w:pPr>
      <w:r>
        <w:separator/>
      </w:r>
    </w:p>
    <w:p w14:paraId="256F3433" w14:textId="77777777" w:rsidR="00A5211D" w:rsidRDefault="00A5211D"/>
  </w:footnote>
  <w:footnote w:type="continuationSeparator" w:id="0">
    <w:p w14:paraId="40D89CAA" w14:textId="77777777" w:rsidR="00A5211D" w:rsidRPr="00DD7815" w:rsidRDefault="00A5211D" w:rsidP="00DD7815">
      <w:pPr>
        <w:pStyle w:val="Heading3"/>
        <w:spacing w:before="0" w:after="0"/>
        <w:rPr>
          <w:rFonts w:eastAsia="Calibri" w:cs="Arial"/>
          <w:b w:val="0"/>
          <w:bCs w:val="0"/>
          <w:sz w:val="24"/>
        </w:rPr>
      </w:pPr>
      <w:r>
        <w:continuationSeparator/>
      </w:r>
    </w:p>
    <w:p w14:paraId="50FEFA6D" w14:textId="77777777" w:rsidR="00A5211D" w:rsidRDefault="00A5211D"/>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42E6936"/>
    <w:multiLevelType w:val="multilevel"/>
    <w:tmpl w:val="62E8B9FA"/>
    <w:name w:val="AppHeads3"/>
    <w:numStyleLink w:val="AppendixHeadings"/>
  </w:abstractNum>
  <w:abstractNum w:abstractNumId="35"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513"/>
    <w:rsid w:val="000119C9"/>
    <w:rsid w:val="00016473"/>
    <w:rsid w:val="000209B7"/>
    <w:rsid w:val="00022C0D"/>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11E5"/>
    <w:rsid w:val="00052C1E"/>
    <w:rsid w:val="00052EE0"/>
    <w:rsid w:val="0005425E"/>
    <w:rsid w:val="000548E0"/>
    <w:rsid w:val="00056D97"/>
    <w:rsid w:val="00056DE6"/>
    <w:rsid w:val="00057727"/>
    <w:rsid w:val="000579EB"/>
    <w:rsid w:val="00062267"/>
    <w:rsid w:val="00064274"/>
    <w:rsid w:val="00064A2E"/>
    <w:rsid w:val="00064BB7"/>
    <w:rsid w:val="000656A0"/>
    <w:rsid w:val="00072848"/>
    <w:rsid w:val="00073C7E"/>
    <w:rsid w:val="000743C8"/>
    <w:rsid w:val="00074B8B"/>
    <w:rsid w:val="00077FCF"/>
    <w:rsid w:val="0008048F"/>
    <w:rsid w:val="00080833"/>
    <w:rsid w:val="00081569"/>
    <w:rsid w:val="00084280"/>
    <w:rsid w:val="00085AE5"/>
    <w:rsid w:val="00086E8C"/>
    <w:rsid w:val="00087118"/>
    <w:rsid w:val="000960F8"/>
    <w:rsid w:val="00097C13"/>
    <w:rsid w:val="000A034A"/>
    <w:rsid w:val="000A112B"/>
    <w:rsid w:val="000A1CA1"/>
    <w:rsid w:val="000A7C01"/>
    <w:rsid w:val="000B00F3"/>
    <w:rsid w:val="000B0F0F"/>
    <w:rsid w:val="000B2209"/>
    <w:rsid w:val="000B69A0"/>
    <w:rsid w:val="000C0BEC"/>
    <w:rsid w:val="000C2820"/>
    <w:rsid w:val="000C3D1F"/>
    <w:rsid w:val="000C44D3"/>
    <w:rsid w:val="000C69BA"/>
    <w:rsid w:val="000D1322"/>
    <w:rsid w:val="000D167C"/>
    <w:rsid w:val="000E1DD7"/>
    <w:rsid w:val="000E1F3D"/>
    <w:rsid w:val="000E56D2"/>
    <w:rsid w:val="000E5A37"/>
    <w:rsid w:val="000E602C"/>
    <w:rsid w:val="000E638B"/>
    <w:rsid w:val="000F1313"/>
    <w:rsid w:val="000F1D01"/>
    <w:rsid w:val="000F7B3E"/>
    <w:rsid w:val="0010223B"/>
    <w:rsid w:val="00106138"/>
    <w:rsid w:val="00106B69"/>
    <w:rsid w:val="001133B5"/>
    <w:rsid w:val="00113F49"/>
    <w:rsid w:val="0011447D"/>
    <w:rsid w:val="00114970"/>
    <w:rsid w:val="00115296"/>
    <w:rsid w:val="001152ED"/>
    <w:rsid w:val="001174C6"/>
    <w:rsid w:val="00132794"/>
    <w:rsid w:val="00137F83"/>
    <w:rsid w:val="00140789"/>
    <w:rsid w:val="001414CB"/>
    <w:rsid w:val="00142864"/>
    <w:rsid w:val="00145CA6"/>
    <w:rsid w:val="00153328"/>
    <w:rsid w:val="0015400A"/>
    <w:rsid w:val="00155C1F"/>
    <w:rsid w:val="00155D4F"/>
    <w:rsid w:val="00157F10"/>
    <w:rsid w:val="0016204D"/>
    <w:rsid w:val="00162F82"/>
    <w:rsid w:val="00165008"/>
    <w:rsid w:val="00166221"/>
    <w:rsid w:val="00170FEE"/>
    <w:rsid w:val="00171F0E"/>
    <w:rsid w:val="00174F0F"/>
    <w:rsid w:val="0017507F"/>
    <w:rsid w:val="00176358"/>
    <w:rsid w:val="00176653"/>
    <w:rsid w:val="001810C6"/>
    <w:rsid w:val="00184DEF"/>
    <w:rsid w:val="00185CDC"/>
    <w:rsid w:val="00185D42"/>
    <w:rsid w:val="00186914"/>
    <w:rsid w:val="00193277"/>
    <w:rsid w:val="001937E4"/>
    <w:rsid w:val="00193AA4"/>
    <w:rsid w:val="001A15E3"/>
    <w:rsid w:val="001A5753"/>
    <w:rsid w:val="001A723F"/>
    <w:rsid w:val="001B17B9"/>
    <w:rsid w:val="001B2070"/>
    <w:rsid w:val="001B3B88"/>
    <w:rsid w:val="001B3EE7"/>
    <w:rsid w:val="001B480E"/>
    <w:rsid w:val="001B58D4"/>
    <w:rsid w:val="001B5A37"/>
    <w:rsid w:val="001C5387"/>
    <w:rsid w:val="001C570F"/>
    <w:rsid w:val="001C71EC"/>
    <w:rsid w:val="001C766F"/>
    <w:rsid w:val="001D3257"/>
    <w:rsid w:val="001D504B"/>
    <w:rsid w:val="001D505A"/>
    <w:rsid w:val="001D5630"/>
    <w:rsid w:val="001D6BFF"/>
    <w:rsid w:val="001E0343"/>
    <w:rsid w:val="001E2CDB"/>
    <w:rsid w:val="001E3A04"/>
    <w:rsid w:val="001E7EC6"/>
    <w:rsid w:val="001F1142"/>
    <w:rsid w:val="001F3B59"/>
    <w:rsid w:val="001F3D5F"/>
    <w:rsid w:val="001F3F0D"/>
    <w:rsid w:val="002037A4"/>
    <w:rsid w:val="0020531B"/>
    <w:rsid w:val="00211702"/>
    <w:rsid w:val="0021221F"/>
    <w:rsid w:val="002130C0"/>
    <w:rsid w:val="00214CE9"/>
    <w:rsid w:val="00214E5C"/>
    <w:rsid w:val="002168B2"/>
    <w:rsid w:val="00221A64"/>
    <w:rsid w:val="00227F01"/>
    <w:rsid w:val="00231642"/>
    <w:rsid w:val="00234C8A"/>
    <w:rsid w:val="00235B36"/>
    <w:rsid w:val="00236C5F"/>
    <w:rsid w:val="00246114"/>
    <w:rsid w:val="00246BBA"/>
    <w:rsid w:val="0024783F"/>
    <w:rsid w:val="00253691"/>
    <w:rsid w:val="00257175"/>
    <w:rsid w:val="0026045B"/>
    <w:rsid w:val="00260792"/>
    <w:rsid w:val="00261996"/>
    <w:rsid w:val="002625E5"/>
    <w:rsid w:val="00262B50"/>
    <w:rsid w:val="00263C49"/>
    <w:rsid w:val="0026720A"/>
    <w:rsid w:val="00270A02"/>
    <w:rsid w:val="00274278"/>
    <w:rsid w:val="00284390"/>
    <w:rsid w:val="00284F81"/>
    <w:rsid w:val="00285520"/>
    <w:rsid w:val="0028749A"/>
    <w:rsid w:val="00295857"/>
    <w:rsid w:val="00296706"/>
    <w:rsid w:val="002A08CD"/>
    <w:rsid w:val="002A167E"/>
    <w:rsid w:val="002A314B"/>
    <w:rsid w:val="002A589F"/>
    <w:rsid w:val="002A7A0B"/>
    <w:rsid w:val="002B2D6A"/>
    <w:rsid w:val="002B4216"/>
    <w:rsid w:val="002C23F8"/>
    <w:rsid w:val="002C40AE"/>
    <w:rsid w:val="002C517F"/>
    <w:rsid w:val="002C5196"/>
    <w:rsid w:val="002D41A6"/>
    <w:rsid w:val="002D6750"/>
    <w:rsid w:val="002E2A32"/>
    <w:rsid w:val="002E4055"/>
    <w:rsid w:val="002E4862"/>
    <w:rsid w:val="002E55F9"/>
    <w:rsid w:val="002E68C3"/>
    <w:rsid w:val="002F0CA6"/>
    <w:rsid w:val="002F37F7"/>
    <w:rsid w:val="00303484"/>
    <w:rsid w:val="003042E5"/>
    <w:rsid w:val="00304F84"/>
    <w:rsid w:val="0030598E"/>
    <w:rsid w:val="003076A6"/>
    <w:rsid w:val="003102FA"/>
    <w:rsid w:val="00315E9B"/>
    <w:rsid w:val="00317160"/>
    <w:rsid w:val="0032068E"/>
    <w:rsid w:val="003241D9"/>
    <w:rsid w:val="00325278"/>
    <w:rsid w:val="003267FB"/>
    <w:rsid w:val="0033063B"/>
    <w:rsid w:val="00330AF0"/>
    <w:rsid w:val="00330E8F"/>
    <w:rsid w:val="0033286D"/>
    <w:rsid w:val="003331CF"/>
    <w:rsid w:val="003332CF"/>
    <w:rsid w:val="003346C9"/>
    <w:rsid w:val="00341D5B"/>
    <w:rsid w:val="003428F3"/>
    <w:rsid w:val="00346F14"/>
    <w:rsid w:val="00347F70"/>
    <w:rsid w:val="0035068A"/>
    <w:rsid w:val="00351B0E"/>
    <w:rsid w:val="00352011"/>
    <w:rsid w:val="0035651E"/>
    <w:rsid w:val="003618F2"/>
    <w:rsid w:val="003628B6"/>
    <w:rsid w:val="00363212"/>
    <w:rsid w:val="0036431F"/>
    <w:rsid w:val="003660EF"/>
    <w:rsid w:val="0036621D"/>
    <w:rsid w:val="003678F7"/>
    <w:rsid w:val="00370100"/>
    <w:rsid w:val="00370272"/>
    <w:rsid w:val="00371A8D"/>
    <w:rsid w:val="003725FD"/>
    <w:rsid w:val="00375E24"/>
    <w:rsid w:val="00376851"/>
    <w:rsid w:val="0037789E"/>
    <w:rsid w:val="00382543"/>
    <w:rsid w:val="003825CA"/>
    <w:rsid w:val="003844AA"/>
    <w:rsid w:val="00384E84"/>
    <w:rsid w:val="003859CA"/>
    <w:rsid w:val="00392300"/>
    <w:rsid w:val="0039242C"/>
    <w:rsid w:val="0039354C"/>
    <w:rsid w:val="003938DA"/>
    <w:rsid w:val="00395479"/>
    <w:rsid w:val="00396127"/>
    <w:rsid w:val="00396257"/>
    <w:rsid w:val="00396664"/>
    <w:rsid w:val="00397E25"/>
    <w:rsid w:val="003A0D50"/>
    <w:rsid w:val="003A14E6"/>
    <w:rsid w:val="003A2C95"/>
    <w:rsid w:val="003A6ED5"/>
    <w:rsid w:val="003A7E19"/>
    <w:rsid w:val="003B05AC"/>
    <w:rsid w:val="003B4F5C"/>
    <w:rsid w:val="003B67BB"/>
    <w:rsid w:val="003C0B34"/>
    <w:rsid w:val="003C198F"/>
    <w:rsid w:val="003C264E"/>
    <w:rsid w:val="003C4260"/>
    <w:rsid w:val="003C5220"/>
    <w:rsid w:val="003C6459"/>
    <w:rsid w:val="003D21B4"/>
    <w:rsid w:val="003D2259"/>
    <w:rsid w:val="003D3336"/>
    <w:rsid w:val="003D70A9"/>
    <w:rsid w:val="003E4B6B"/>
    <w:rsid w:val="003F13E5"/>
    <w:rsid w:val="003F3BC4"/>
    <w:rsid w:val="003F41A9"/>
    <w:rsid w:val="003F6507"/>
    <w:rsid w:val="003F68B3"/>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AD0"/>
    <w:rsid w:val="00454EEA"/>
    <w:rsid w:val="00462F9A"/>
    <w:rsid w:val="00466A5F"/>
    <w:rsid w:val="00470307"/>
    <w:rsid w:val="00470AB7"/>
    <w:rsid w:val="00472086"/>
    <w:rsid w:val="0047635E"/>
    <w:rsid w:val="00477A48"/>
    <w:rsid w:val="00482B23"/>
    <w:rsid w:val="0048455C"/>
    <w:rsid w:val="00487107"/>
    <w:rsid w:val="004933B2"/>
    <w:rsid w:val="004940CC"/>
    <w:rsid w:val="00497797"/>
    <w:rsid w:val="004A00C7"/>
    <w:rsid w:val="004A0B67"/>
    <w:rsid w:val="004A1CBC"/>
    <w:rsid w:val="004A29AB"/>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5FCC"/>
    <w:rsid w:val="004F187D"/>
    <w:rsid w:val="004F5AEE"/>
    <w:rsid w:val="004F5D9E"/>
    <w:rsid w:val="004F75E1"/>
    <w:rsid w:val="0050238A"/>
    <w:rsid w:val="0051106D"/>
    <w:rsid w:val="005119AB"/>
    <w:rsid w:val="00512B81"/>
    <w:rsid w:val="005134E2"/>
    <w:rsid w:val="00517917"/>
    <w:rsid w:val="005179AA"/>
    <w:rsid w:val="005263D4"/>
    <w:rsid w:val="005355DB"/>
    <w:rsid w:val="00535D34"/>
    <w:rsid w:val="005368F5"/>
    <w:rsid w:val="00536EE0"/>
    <w:rsid w:val="005418BF"/>
    <w:rsid w:val="00544D03"/>
    <w:rsid w:val="0054531C"/>
    <w:rsid w:val="005473FD"/>
    <w:rsid w:val="00552832"/>
    <w:rsid w:val="00560C47"/>
    <w:rsid w:val="0056275F"/>
    <w:rsid w:val="00563838"/>
    <w:rsid w:val="005664E2"/>
    <w:rsid w:val="00571C68"/>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A4A6D"/>
    <w:rsid w:val="005A579A"/>
    <w:rsid w:val="005A5A39"/>
    <w:rsid w:val="005A7575"/>
    <w:rsid w:val="005B586E"/>
    <w:rsid w:val="005B5FE5"/>
    <w:rsid w:val="005B7834"/>
    <w:rsid w:val="005C167B"/>
    <w:rsid w:val="005C4954"/>
    <w:rsid w:val="005C6317"/>
    <w:rsid w:val="005C6F85"/>
    <w:rsid w:val="005D2561"/>
    <w:rsid w:val="005D48D2"/>
    <w:rsid w:val="005D4A4D"/>
    <w:rsid w:val="005E0936"/>
    <w:rsid w:val="005E1093"/>
    <w:rsid w:val="005E307E"/>
    <w:rsid w:val="005E32BE"/>
    <w:rsid w:val="005E3A4C"/>
    <w:rsid w:val="005E40DA"/>
    <w:rsid w:val="005E507E"/>
    <w:rsid w:val="005F15E0"/>
    <w:rsid w:val="005F1A0E"/>
    <w:rsid w:val="005F4281"/>
    <w:rsid w:val="005F4707"/>
    <w:rsid w:val="005F4BF0"/>
    <w:rsid w:val="005F4F28"/>
    <w:rsid w:val="005F6DE5"/>
    <w:rsid w:val="006017A3"/>
    <w:rsid w:val="00603165"/>
    <w:rsid w:val="006044EF"/>
    <w:rsid w:val="006107A6"/>
    <w:rsid w:val="0061232D"/>
    <w:rsid w:val="00613A8E"/>
    <w:rsid w:val="00616811"/>
    <w:rsid w:val="006173DE"/>
    <w:rsid w:val="00621D8B"/>
    <w:rsid w:val="00622DE1"/>
    <w:rsid w:val="00624BD5"/>
    <w:rsid w:val="00626720"/>
    <w:rsid w:val="00627788"/>
    <w:rsid w:val="00630959"/>
    <w:rsid w:val="006313A4"/>
    <w:rsid w:val="00632380"/>
    <w:rsid w:val="0063407A"/>
    <w:rsid w:val="00634D99"/>
    <w:rsid w:val="00636D05"/>
    <w:rsid w:val="00637DDB"/>
    <w:rsid w:val="006418E8"/>
    <w:rsid w:val="006420C4"/>
    <w:rsid w:val="006467B3"/>
    <w:rsid w:val="00651C17"/>
    <w:rsid w:val="0065340C"/>
    <w:rsid w:val="00660230"/>
    <w:rsid w:val="00660369"/>
    <w:rsid w:val="0066082F"/>
    <w:rsid w:val="00663646"/>
    <w:rsid w:val="00664CE9"/>
    <w:rsid w:val="006674BB"/>
    <w:rsid w:val="00670045"/>
    <w:rsid w:val="00672351"/>
    <w:rsid w:val="00682364"/>
    <w:rsid w:val="00683483"/>
    <w:rsid w:val="00692B49"/>
    <w:rsid w:val="00694E3E"/>
    <w:rsid w:val="00694F12"/>
    <w:rsid w:val="00697C59"/>
    <w:rsid w:val="006A042F"/>
    <w:rsid w:val="006A3864"/>
    <w:rsid w:val="006A4417"/>
    <w:rsid w:val="006A5C3D"/>
    <w:rsid w:val="006A666A"/>
    <w:rsid w:val="006A72B5"/>
    <w:rsid w:val="006B038C"/>
    <w:rsid w:val="006B15E9"/>
    <w:rsid w:val="006B295C"/>
    <w:rsid w:val="006B2990"/>
    <w:rsid w:val="006C2A64"/>
    <w:rsid w:val="006C4038"/>
    <w:rsid w:val="006C74EB"/>
    <w:rsid w:val="006C7667"/>
    <w:rsid w:val="006D2DAE"/>
    <w:rsid w:val="006D3580"/>
    <w:rsid w:val="006D40C4"/>
    <w:rsid w:val="006D4387"/>
    <w:rsid w:val="006D4DCC"/>
    <w:rsid w:val="006D5473"/>
    <w:rsid w:val="006E065B"/>
    <w:rsid w:val="006E157D"/>
    <w:rsid w:val="006E3D9D"/>
    <w:rsid w:val="006F14EB"/>
    <w:rsid w:val="006F2DE1"/>
    <w:rsid w:val="006F32D2"/>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23B2"/>
    <w:rsid w:val="00743149"/>
    <w:rsid w:val="00743EC8"/>
    <w:rsid w:val="00744D15"/>
    <w:rsid w:val="0074506E"/>
    <w:rsid w:val="00745A85"/>
    <w:rsid w:val="00755101"/>
    <w:rsid w:val="00755677"/>
    <w:rsid w:val="00755D80"/>
    <w:rsid w:val="0076174F"/>
    <w:rsid w:val="00763374"/>
    <w:rsid w:val="00763C74"/>
    <w:rsid w:val="00765755"/>
    <w:rsid w:val="00767FC0"/>
    <w:rsid w:val="00771CC6"/>
    <w:rsid w:val="00773514"/>
    <w:rsid w:val="007749E5"/>
    <w:rsid w:val="00775DB1"/>
    <w:rsid w:val="00776386"/>
    <w:rsid w:val="007777B0"/>
    <w:rsid w:val="00780E45"/>
    <w:rsid w:val="0078216D"/>
    <w:rsid w:val="0078578E"/>
    <w:rsid w:val="00787EBE"/>
    <w:rsid w:val="00787F46"/>
    <w:rsid w:val="00790910"/>
    <w:rsid w:val="00793972"/>
    <w:rsid w:val="00795F05"/>
    <w:rsid w:val="00796537"/>
    <w:rsid w:val="007975E6"/>
    <w:rsid w:val="007A017B"/>
    <w:rsid w:val="007A0367"/>
    <w:rsid w:val="007A0ED0"/>
    <w:rsid w:val="007A0FFA"/>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21DDE"/>
    <w:rsid w:val="0082280C"/>
    <w:rsid w:val="00823726"/>
    <w:rsid w:val="00825777"/>
    <w:rsid w:val="00830CDD"/>
    <w:rsid w:val="0084021E"/>
    <w:rsid w:val="00840747"/>
    <w:rsid w:val="00841075"/>
    <w:rsid w:val="00841C0D"/>
    <w:rsid w:val="008450DC"/>
    <w:rsid w:val="00846748"/>
    <w:rsid w:val="00847681"/>
    <w:rsid w:val="00850C28"/>
    <w:rsid w:val="00854900"/>
    <w:rsid w:val="00854F7C"/>
    <w:rsid w:val="00856B12"/>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F00D6"/>
    <w:rsid w:val="008F4102"/>
    <w:rsid w:val="008F6934"/>
    <w:rsid w:val="0090369B"/>
    <w:rsid w:val="00905BC0"/>
    <w:rsid w:val="0091125D"/>
    <w:rsid w:val="009117F8"/>
    <w:rsid w:val="00912D62"/>
    <w:rsid w:val="00914081"/>
    <w:rsid w:val="00917CF0"/>
    <w:rsid w:val="00923D8D"/>
    <w:rsid w:val="009256B7"/>
    <w:rsid w:val="00925D2B"/>
    <w:rsid w:val="00930F91"/>
    <w:rsid w:val="00933D0B"/>
    <w:rsid w:val="00934480"/>
    <w:rsid w:val="009358B9"/>
    <w:rsid w:val="00935C8D"/>
    <w:rsid w:val="009364D8"/>
    <w:rsid w:val="0093739A"/>
    <w:rsid w:val="00941F31"/>
    <w:rsid w:val="009435FA"/>
    <w:rsid w:val="0094401E"/>
    <w:rsid w:val="009518EB"/>
    <w:rsid w:val="00951930"/>
    <w:rsid w:val="00953D0A"/>
    <w:rsid w:val="00956079"/>
    <w:rsid w:val="00957F9C"/>
    <w:rsid w:val="00960F39"/>
    <w:rsid w:val="00962AA5"/>
    <w:rsid w:val="00963D29"/>
    <w:rsid w:val="00966935"/>
    <w:rsid w:val="00966F95"/>
    <w:rsid w:val="00967BCD"/>
    <w:rsid w:val="0097157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C57E6"/>
    <w:rsid w:val="009D111A"/>
    <w:rsid w:val="009D286F"/>
    <w:rsid w:val="009D52BB"/>
    <w:rsid w:val="009D5FF3"/>
    <w:rsid w:val="009E0089"/>
    <w:rsid w:val="009E2892"/>
    <w:rsid w:val="009E3C41"/>
    <w:rsid w:val="009E4DE2"/>
    <w:rsid w:val="009F1A3B"/>
    <w:rsid w:val="009F1F6D"/>
    <w:rsid w:val="009F23F1"/>
    <w:rsid w:val="009F445A"/>
    <w:rsid w:val="009F4EE2"/>
    <w:rsid w:val="00A00995"/>
    <w:rsid w:val="00A02DEA"/>
    <w:rsid w:val="00A04979"/>
    <w:rsid w:val="00A04DF3"/>
    <w:rsid w:val="00A05385"/>
    <w:rsid w:val="00A053EC"/>
    <w:rsid w:val="00A11E65"/>
    <w:rsid w:val="00A13DD4"/>
    <w:rsid w:val="00A1535A"/>
    <w:rsid w:val="00A15913"/>
    <w:rsid w:val="00A174E6"/>
    <w:rsid w:val="00A2186A"/>
    <w:rsid w:val="00A22069"/>
    <w:rsid w:val="00A24416"/>
    <w:rsid w:val="00A24A4A"/>
    <w:rsid w:val="00A268CF"/>
    <w:rsid w:val="00A26D21"/>
    <w:rsid w:val="00A30109"/>
    <w:rsid w:val="00A3048F"/>
    <w:rsid w:val="00A32082"/>
    <w:rsid w:val="00A32628"/>
    <w:rsid w:val="00A338B7"/>
    <w:rsid w:val="00A4132C"/>
    <w:rsid w:val="00A41966"/>
    <w:rsid w:val="00A42615"/>
    <w:rsid w:val="00A426FE"/>
    <w:rsid w:val="00A43C71"/>
    <w:rsid w:val="00A47F8C"/>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284A"/>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A12"/>
    <w:rsid w:val="00B11F1F"/>
    <w:rsid w:val="00B12555"/>
    <w:rsid w:val="00B12A0F"/>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2C9F"/>
    <w:rsid w:val="00B45211"/>
    <w:rsid w:val="00B4633E"/>
    <w:rsid w:val="00B50965"/>
    <w:rsid w:val="00B54D10"/>
    <w:rsid w:val="00B55FDB"/>
    <w:rsid w:val="00B578EB"/>
    <w:rsid w:val="00B61698"/>
    <w:rsid w:val="00B62955"/>
    <w:rsid w:val="00B64ADC"/>
    <w:rsid w:val="00B67402"/>
    <w:rsid w:val="00B70186"/>
    <w:rsid w:val="00B73ED7"/>
    <w:rsid w:val="00B74240"/>
    <w:rsid w:val="00B769DC"/>
    <w:rsid w:val="00B77C34"/>
    <w:rsid w:val="00B80CC1"/>
    <w:rsid w:val="00B83215"/>
    <w:rsid w:val="00B84BD9"/>
    <w:rsid w:val="00B85197"/>
    <w:rsid w:val="00B8666D"/>
    <w:rsid w:val="00B86B43"/>
    <w:rsid w:val="00B87296"/>
    <w:rsid w:val="00B87AC7"/>
    <w:rsid w:val="00B9002A"/>
    <w:rsid w:val="00B90DAF"/>
    <w:rsid w:val="00B91057"/>
    <w:rsid w:val="00B95112"/>
    <w:rsid w:val="00BA38D4"/>
    <w:rsid w:val="00BA587C"/>
    <w:rsid w:val="00BA6281"/>
    <w:rsid w:val="00BA7C06"/>
    <w:rsid w:val="00BB2CE9"/>
    <w:rsid w:val="00BB4373"/>
    <w:rsid w:val="00BB4538"/>
    <w:rsid w:val="00BB55C1"/>
    <w:rsid w:val="00BB5BC5"/>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26E"/>
    <w:rsid w:val="00C02B9C"/>
    <w:rsid w:val="00C05887"/>
    <w:rsid w:val="00C065FE"/>
    <w:rsid w:val="00C0688B"/>
    <w:rsid w:val="00C06CE2"/>
    <w:rsid w:val="00C114E9"/>
    <w:rsid w:val="00C1184E"/>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3EA7"/>
    <w:rsid w:val="00C44BEA"/>
    <w:rsid w:val="00C44E02"/>
    <w:rsid w:val="00C45B9E"/>
    <w:rsid w:val="00C51C3D"/>
    <w:rsid w:val="00C5207D"/>
    <w:rsid w:val="00C533E2"/>
    <w:rsid w:val="00C55336"/>
    <w:rsid w:val="00C55CC5"/>
    <w:rsid w:val="00C565CA"/>
    <w:rsid w:val="00C57568"/>
    <w:rsid w:val="00C60409"/>
    <w:rsid w:val="00C60F87"/>
    <w:rsid w:val="00C669E1"/>
    <w:rsid w:val="00C67F5C"/>
    <w:rsid w:val="00C67F8A"/>
    <w:rsid w:val="00C735B9"/>
    <w:rsid w:val="00C75DDB"/>
    <w:rsid w:val="00C805DE"/>
    <w:rsid w:val="00C80A54"/>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124C"/>
    <w:rsid w:val="00CD2959"/>
    <w:rsid w:val="00CD3744"/>
    <w:rsid w:val="00CD4C67"/>
    <w:rsid w:val="00CD5F26"/>
    <w:rsid w:val="00CD791F"/>
    <w:rsid w:val="00CE346A"/>
    <w:rsid w:val="00CE3EF1"/>
    <w:rsid w:val="00CE5A9D"/>
    <w:rsid w:val="00CF06A4"/>
    <w:rsid w:val="00CF071D"/>
    <w:rsid w:val="00CF2682"/>
    <w:rsid w:val="00CF5150"/>
    <w:rsid w:val="00CF7FD8"/>
    <w:rsid w:val="00D02912"/>
    <w:rsid w:val="00D0432B"/>
    <w:rsid w:val="00D05016"/>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808"/>
    <w:rsid w:val="00D57E60"/>
    <w:rsid w:val="00D6221B"/>
    <w:rsid w:val="00D727DC"/>
    <w:rsid w:val="00D73363"/>
    <w:rsid w:val="00D73E00"/>
    <w:rsid w:val="00D74E8F"/>
    <w:rsid w:val="00D816F5"/>
    <w:rsid w:val="00D82DD2"/>
    <w:rsid w:val="00D83C81"/>
    <w:rsid w:val="00D85BD5"/>
    <w:rsid w:val="00D86721"/>
    <w:rsid w:val="00D90C95"/>
    <w:rsid w:val="00D92226"/>
    <w:rsid w:val="00D93571"/>
    <w:rsid w:val="00D9500B"/>
    <w:rsid w:val="00D9543C"/>
    <w:rsid w:val="00DA2893"/>
    <w:rsid w:val="00DA31A6"/>
    <w:rsid w:val="00DA4058"/>
    <w:rsid w:val="00DA4556"/>
    <w:rsid w:val="00DA5411"/>
    <w:rsid w:val="00DA5D29"/>
    <w:rsid w:val="00DA627E"/>
    <w:rsid w:val="00DA69CF"/>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3477"/>
    <w:rsid w:val="00DD7815"/>
    <w:rsid w:val="00DE18CD"/>
    <w:rsid w:val="00DE3111"/>
    <w:rsid w:val="00DE4F1D"/>
    <w:rsid w:val="00DE501A"/>
    <w:rsid w:val="00DF0289"/>
    <w:rsid w:val="00DF2FFC"/>
    <w:rsid w:val="00DF67A9"/>
    <w:rsid w:val="00DF7A42"/>
    <w:rsid w:val="00E01896"/>
    <w:rsid w:val="00E0192E"/>
    <w:rsid w:val="00E04FDF"/>
    <w:rsid w:val="00E05B28"/>
    <w:rsid w:val="00E063FF"/>
    <w:rsid w:val="00E064FA"/>
    <w:rsid w:val="00E06E2E"/>
    <w:rsid w:val="00E126B6"/>
    <w:rsid w:val="00E14507"/>
    <w:rsid w:val="00E21BC6"/>
    <w:rsid w:val="00E2227E"/>
    <w:rsid w:val="00E352B4"/>
    <w:rsid w:val="00E36A87"/>
    <w:rsid w:val="00E410E8"/>
    <w:rsid w:val="00E42AA9"/>
    <w:rsid w:val="00E43E43"/>
    <w:rsid w:val="00E510FA"/>
    <w:rsid w:val="00E52272"/>
    <w:rsid w:val="00E52958"/>
    <w:rsid w:val="00E60D97"/>
    <w:rsid w:val="00E61847"/>
    <w:rsid w:val="00E63D47"/>
    <w:rsid w:val="00E662B7"/>
    <w:rsid w:val="00E73024"/>
    <w:rsid w:val="00E730EF"/>
    <w:rsid w:val="00E76E5B"/>
    <w:rsid w:val="00E90EC6"/>
    <w:rsid w:val="00E965F4"/>
    <w:rsid w:val="00E97FBA"/>
    <w:rsid w:val="00EA78CD"/>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55FF"/>
    <w:rsid w:val="00EF723E"/>
    <w:rsid w:val="00F00AA4"/>
    <w:rsid w:val="00F101A0"/>
    <w:rsid w:val="00F11B38"/>
    <w:rsid w:val="00F12194"/>
    <w:rsid w:val="00F127A2"/>
    <w:rsid w:val="00F14EB0"/>
    <w:rsid w:val="00F22161"/>
    <w:rsid w:val="00F22EFE"/>
    <w:rsid w:val="00F259BF"/>
    <w:rsid w:val="00F261B0"/>
    <w:rsid w:val="00F30775"/>
    <w:rsid w:val="00F313D0"/>
    <w:rsid w:val="00F31757"/>
    <w:rsid w:val="00F33DA9"/>
    <w:rsid w:val="00F349A7"/>
    <w:rsid w:val="00F363DF"/>
    <w:rsid w:val="00F376AC"/>
    <w:rsid w:val="00F418E2"/>
    <w:rsid w:val="00F4586F"/>
    <w:rsid w:val="00F46A1A"/>
    <w:rsid w:val="00F55240"/>
    <w:rsid w:val="00F56D35"/>
    <w:rsid w:val="00F60F9F"/>
    <w:rsid w:val="00F67BC4"/>
    <w:rsid w:val="00F67C07"/>
    <w:rsid w:val="00F708EF"/>
    <w:rsid w:val="00F81BCF"/>
    <w:rsid w:val="00F83D7F"/>
    <w:rsid w:val="00F83F33"/>
    <w:rsid w:val="00FA1882"/>
    <w:rsid w:val="00FA3733"/>
    <w:rsid w:val="00FB4133"/>
    <w:rsid w:val="00FB4822"/>
    <w:rsid w:val="00FB6B75"/>
    <w:rsid w:val="00FB70E2"/>
    <w:rsid w:val="00FB7674"/>
    <w:rsid w:val="00FB7BB9"/>
    <w:rsid w:val="00FC30D0"/>
    <w:rsid w:val="00FC59E6"/>
    <w:rsid w:val="00FC6118"/>
    <w:rsid w:val="00FC730D"/>
    <w:rsid w:val="00FD36F0"/>
    <w:rsid w:val="00FD4B1D"/>
    <w:rsid w:val="00FD663F"/>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E28B1DD-9B68-452E-9406-5982BD12C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2</TotalTime>
  <Pages>52</Pages>
  <Words>20517</Words>
  <Characters>116948</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37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53</cp:revision>
  <cp:lastPrinted>2020-03-03T15:33:00Z</cp:lastPrinted>
  <dcterms:created xsi:type="dcterms:W3CDTF">2020-01-09T09:19:00Z</dcterms:created>
  <dcterms:modified xsi:type="dcterms:W3CDTF">2020-03-10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